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0353AE" w14:textId="77777777" w:rsidR="00CC475D" w:rsidRDefault="00CC475D" w:rsidP="00CC475D">
      <w:pPr>
        <w:pStyle w:val="BodyText"/>
        <w:spacing w:line="360" w:lineRule="auto"/>
        <w:ind w:left="540" w:right="332" w:firstLine="470"/>
        <w:jc w:val="both"/>
      </w:pPr>
      <w:r>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61AE1C71" w14:textId="1FFF18B7" w:rsidR="00CC475D" w:rsidRDefault="00CC475D" w:rsidP="00CC475D">
      <w:pPr>
        <w:pStyle w:val="BodyText"/>
        <w:spacing w:line="360" w:lineRule="auto"/>
        <w:ind w:left="540" w:right="332" w:firstLine="470"/>
        <w:jc w:val="both"/>
      </w:pPr>
      <w:r>
        <w:t>A good example for FL in everyday people’s lives is when phone users are typing a message, and the keyboard predicts words to complete the sentence, a model developed by Google engineers.</w:t>
      </w:r>
    </w:p>
    <w:p w14:paraId="1A52A9FF" w14:textId="2A05F893" w:rsidR="00A8449B" w:rsidRDefault="00A8449B" w:rsidP="00A8449B">
      <w:pPr>
        <w:pStyle w:val="BodyText"/>
        <w:spacing w:line="360" w:lineRule="auto"/>
        <w:ind w:left="540" w:right="332" w:firstLine="470"/>
      </w:pPr>
      <w:r w:rsidRPr="00CC6AFA">
        <w:t>A different example where FL is helping society move forward is in the healthcare sector. Patients are using wearable devices to track their movements and help doctors monitor their health conditions</w:t>
      </w:r>
      <w:r>
        <w:t>.</w:t>
      </w:r>
    </w:p>
    <w:p w14:paraId="70505C26" w14:textId="77777777" w:rsidR="00A8449B" w:rsidRDefault="00A8449B" w:rsidP="00A8449B">
      <w:pPr>
        <w:pStyle w:val="BodyText"/>
        <w:spacing w:line="360" w:lineRule="auto"/>
        <w:ind w:left="540" w:right="332" w:firstLine="470"/>
      </w:pPr>
      <w:r>
        <w:t>FL is growing rapidly and is helping the technological and medical sectors build robust machine learning models. This significant development motivates the focus of this thesis.</w:t>
      </w:r>
    </w:p>
    <w:p w14:paraId="3AA34F88" w14:textId="3570B7D1" w:rsidR="00B101CA" w:rsidRDefault="00B101CA" w:rsidP="00B101CA">
      <w:pPr>
        <w:pStyle w:val="BodyText"/>
        <w:spacing w:line="360" w:lineRule="auto"/>
        <w:ind w:left="540" w:right="332" w:firstLine="470"/>
      </w:pPr>
      <w:r>
        <w:t xml:space="preserve">The primary purpose of this project is to experiment with FL frameworks to evaluate their implementability and develop a functional FL server. Therefore, the research objectives </w:t>
      </w:r>
      <w:r w:rsidR="009C0398">
        <w:t xml:space="preserve">(ROs) </w:t>
      </w:r>
      <w:r>
        <w:t>are:</w:t>
      </w:r>
    </w:p>
    <w:p w14:paraId="453542E2" w14:textId="77777777" w:rsidR="00C42D83" w:rsidRPr="00984DDF" w:rsidRDefault="00C42D83" w:rsidP="00C42D83">
      <w:pPr>
        <w:pStyle w:val="BodyText"/>
        <w:numPr>
          <w:ilvl w:val="0"/>
          <w:numId w:val="1"/>
        </w:numPr>
        <w:spacing w:line="360" w:lineRule="auto"/>
        <w:ind w:left="567" w:right="332" w:firstLine="0"/>
        <w:rPr>
          <w:b/>
          <w:bCs/>
        </w:rPr>
      </w:pPr>
      <w:r w:rsidRPr="00984DDF">
        <w:rPr>
          <w:b/>
          <w:bCs/>
        </w:rPr>
        <w:t xml:space="preserve">To evaluate the implementability of existing FL frameworks. </w:t>
      </w:r>
      <w:r w:rsidRPr="00984DDF">
        <w:t xml:space="preserve">This section experiments with popular FL frameworks, such as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and</w:t>
      </w:r>
      <w:r w:rsidRPr="00EC57A7">
        <w:rPr>
          <w:i/>
          <w:iCs/>
        </w:rPr>
        <w:t xml:space="preserve"> </w:t>
      </w:r>
      <w:r w:rsidRPr="00984DDF">
        <w:rPr>
          <w:i/>
          <w:iCs/>
        </w:rPr>
        <w:t xml:space="preserve">TensorFlow Federated </w:t>
      </w:r>
      <w:r w:rsidRPr="00984DDF">
        <w:t>(TFF)</w:t>
      </w:r>
      <w:r>
        <w:rPr>
          <w:i/>
          <w:iCs/>
        </w:rPr>
        <w:t xml:space="preserve">. </w:t>
      </w:r>
      <w:r w:rsidRPr="00984DDF">
        <w:t>by examining their architecture and their applicability to real-world FL scenarios. This evaluation serves as the starting point for the primary research.</w:t>
      </w:r>
    </w:p>
    <w:p w14:paraId="730C0652" w14:textId="77777777" w:rsidR="00B101CA" w:rsidRPr="0010287D" w:rsidRDefault="00B101CA" w:rsidP="00B101CA">
      <w:pPr>
        <w:pStyle w:val="BodyText"/>
        <w:numPr>
          <w:ilvl w:val="0"/>
          <w:numId w:val="1"/>
        </w:numPr>
        <w:spacing w:line="360" w:lineRule="auto"/>
        <w:ind w:left="567" w:right="332" w:firstLine="0"/>
      </w:pPr>
      <w:r w:rsidRPr="00170AA4">
        <w:rPr>
          <w:b/>
          <w:bCs/>
        </w:rPr>
        <w:t>To develop a FL server</w:t>
      </w:r>
      <w:r>
        <w:t xml:space="preserve">. </w:t>
      </w:r>
      <w:r w:rsidRPr="009D3F74">
        <w:t>A practical example of a web Flask FL server will be built, featuring two scenarios: technological and pharmaceutical. Each scenario will run separately, connecting five clients. Each scenario will have its own data</w:t>
      </w:r>
      <w:r>
        <w:t xml:space="preserve">, </w:t>
      </w:r>
      <w:r w:rsidRPr="009D3F74">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2F5B71EC" w14:textId="77777777" w:rsidR="00B101CA" w:rsidRPr="00E2294C" w:rsidRDefault="00B101CA" w:rsidP="00B101CA">
      <w:pPr>
        <w:pStyle w:val="BodyText"/>
        <w:numPr>
          <w:ilvl w:val="0"/>
          <w:numId w:val="1"/>
        </w:numPr>
        <w:spacing w:line="360" w:lineRule="auto"/>
        <w:ind w:left="567" w:right="332" w:firstLine="0"/>
        <w:rPr>
          <w:b/>
          <w:bCs/>
        </w:rPr>
      </w:pPr>
      <w:r>
        <w:rPr>
          <w:b/>
          <w:bCs/>
        </w:rPr>
        <w:t>To c</w:t>
      </w:r>
      <w:r w:rsidRPr="000C0222">
        <w:rPr>
          <w:b/>
          <w:bCs/>
        </w:rPr>
        <w:t xml:space="preserve">ompare FL frameworks and </w:t>
      </w:r>
      <w:r>
        <w:rPr>
          <w:b/>
          <w:bCs/>
        </w:rPr>
        <w:t xml:space="preserve">the </w:t>
      </w:r>
      <w:r w:rsidRPr="000C0222">
        <w:rPr>
          <w:b/>
          <w:bCs/>
        </w:rPr>
        <w:t xml:space="preserve">FL server. </w:t>
      </w:r>
      <w:r>
        <w:t xml:space="preserve">This includes discussing the pros and cons each method brings to key industries such as the technological and pharmaceutical sectors. The comparison will address aspects like ease of implementation, scalability, data </w:t>
      </w:r>
      <w:r>
        <w:lastRenderedPageBreak/>
        <w:t xml:space="preserve">privacy, and model performance. </w:t>
      </w:r>
    </w:p>
    <w:p w14:paraId="491EB8C6" w14:textId="306B1468" w:rsidR="00B101CA" w:rsidRDefault="00047CFD" w:rsidP="00A8449B">
      <w:pPr>
        <w:pStyle w:val="BodyText"/>
        <w:spacing w:line="360" w:lineRule="auto"/>
        <w:ind w:left="540" w:right="332" w:firstLine="470"/>
      </w:pPr>
      <w:r w:rsidRPr="00047CFD">
        <w:t>This concept was introduced in 2016 by Google engineers (McMahan et al., 2016).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focused collection or data minimization, which were introduced by the White House in 2013. The intent is to prevent personal data from being sent over the network and potentially being stolen or manipulated by malicious third parties.</w:t>
      </w:r>
    </w:p>
    <w:p w14:paraId="060FB0E8" w14:textId="230267C2" w:rsidR="00D97EB8" w:rsidRDefault="00D97EB8" w:rsidP="00A8449B">
      <w:pPr>
        <w:pStyle w:val="BodyText"/>
        <w:spacing w:line="360" w:lineRule="auto"/>
        <w:ind w:left="540" w:right="332" w:firstLine="470"/>
      </w:pPr>
      <w:r>
        <w:t>Depending on the nature of client FL can be classified in two types cross-device and cross-silo</w:t>
      </w:r>
    </w:p>
    <w:p w14:paraId="6D2658FE" w14:textId="77777777" w:rsidR="00546013" w:rsidRDefault="00546013" w:rsidP="00546013">
      <w:pPr>
        <w:pStyle w:val="BodyText"/>
        <w:spacing w:line="360" w:lineRule="auto"/>
        <w:ind w:left="540" w:right="332" w:firstLine="470"/>
      </w:pPr>
      <w:r>
        <w:t>The clients for cross-device can be mobile devices, edge devices, Internet of Things (IoT) devices, smartphones, tablets, wearables, etc. Figure 2.2.1. illustrates this scenario.</w:t>
      </w:r>
      <w:r>
        <w:br/>
        <w:t xml:space="preserve">The characteristics are, the high number of participants it can be thousands to millions of devices, it may have limited processing power and battery life, datasets tend to be small and network bandwidth may be limited. Devices may also connect and disconnect </w:t>
      </w:r>
      <w:r w:rsidRPr="006A1EE0">
        <w:t>intermittently</w:t>
      </w:r>
      <w:r>
        <w:t>.</w:t>
      </w:r>
    </w:p>
    <w:p w14:paraId="45397B39" w14:textId="77777777" w:rsidR="00986109" w:rsidRDefault="00986109" w:rsidP="00986109">
      <w:pPr>
        <w:pStyle w:val="BodyText"/>
        <w:spacing w:line="360" w:lineRule="auto"/>
        <w:ind w:left="540" w:right="332" w:firstLine="470"/>
      </w:pPr>
      <w:r>
        <w:t>In this scenario, clients can be organizations or institutions such as hospitals, banks, and companies using large data center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5460630C" w14:textId="65DBE749" w:rsidR="00C0107F" w:rsidRDefault="00C0107F" w:rsidP="00C0107F">
      <w:pPr>
        <w:pStyle w:val="BodyText"/>
        <w:spacing w:line="360" w:lineRule="auto"/>
        <w:ind w:left="540" w:right="332" w:firstLine="470"/>
      </w:pPr>
      <w:r>
        <w:t>FL can be categorized according to the distribution of the data held by the clients participating in the modelling. These categories help to understand the different methodologies and use cases for FL.</w:t>
      </w:r>
    </w:p>
    <w:p w14:paraId="1D19AF07" w14:textId="77777777" w:rsidR="00021A98" w:rsidRDefault="00021A98" w:rsidP="00021A98">
      <w:pPr>
        <w:pStyle w:val="BodyText"/>
        <w:spacing w:line="360" w:lineRule="auto"/>
        <w:ind w:left="540" w:right="332" w:firstLine="470"/>
      </w:pPr>
      <w:r>
        <w:t xml:space="preserve">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w:t>
      </w:r>
      <w:r>
        <w:lastRenderedPageBreak/>
        <w:t>outcomes without sharing patient data.</w:t>
      </w:r>
    </w:p>
    <w:p w14:paraId="32128EE7" w14:textId="77777777" w:rsidR="00C4149D" w:rsidRDefault="00C4149D" w:rsidP="00C4149D">
      <w:pPr>
        <w:pStyle w:val="BodyText"/>
        <w:spacing w:line="360" w:lineRule="auto"/>
        <w:ind w:left="540" w:right="332" w:firstLine="470"/>
      </w:pPr>
      <w:r>
        <w:t xml:space="preserve">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w:t>
      </w:r>
      <w:proofErr w:type="spellStart"/>
      <w:r>
        <w:t>behaviours</w:t>
      </w:r>
      <w:proofErr w:type="spellEnd"/>
      <w:r>
        <w:t xml:space="preserve"> and browsing records. By combining their data, they can build a model to predict customer credit without sharing raw data.</w:t>
      </w:r>
    </w:p>
    <w:p w14:paraId="289B1E45" w14:textId="77777777" w:rsidR="00503D5E" w:rsidRDefault="00503D5E" w:rsidP="00503D5E">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5F06DC41" w14:textId="77777777" w:rsidR="0085371A" w:rsidRDefault="0085371A" w:rsidP="0085371A">
      <w:pPr>
        <w:pStyle w:val="BodyText"/>
        <w:spacing w:line="360" w:lineRule="auto"/>
        <w:ind w:left="540" w:right="332" w:firstLine="470"/>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w:t>
      </w:r>
      <w:r w:rsidRPr="000462AB">
        <w:rPr>
          <w:highlight w:val="yellow"/>
        </w:rPr>
        <w:t>these nodes. Table 2.4 will help clarify the intricacies of each concept.</w:t>
      </w:r>
    </w:p>
    <w:p w14:paraId="6882E89D" w14:textId="603FFF06" w:rsidR="00753692" w:rsidRDefault="00753692" w:rsidP="00753692">
      <w:pPr>
        <w:pStyle w:val="BodyText"/>
        <w:spacing w:line="360" w:lineRule="auto"/>
        <w:ind w:left="540" w:right="332" w:firstLine="470"/>
      </w:pPr>
      <w:r w:rsidRPr="00770898">
        <w:t xml:space="preserve">Given the rapid advancements in DA and subsequently in ML, FL is also growing fast. A thorough review of </w:t>
      </w:r>
      <w:proofErr w:type="gramStart"/>
      <w:r w:rsidRPr="00770898">
        <w:t>the current</w:t>
      </w:r>
      <w:proofErr w:type="gramEnd"/>
      <w:r w:rsidRPr="00770898">
        <w:t xml:space="preserve"> literature is essential. By typing </w:t>
      </w:r>
      <w:r w:rsidRPr="00C4131D">
        <w:rPr>
          <w:i/>
          <w:iCs/>
        </w:rPr>
        <w:t xml:space="preserve">“Federated Learning” </w:t>
      </w:r>
      <w:r w:rsidRPr="00770898">
        <w:t xml:space="preserve">in Google Scholar and selecting </w:t>
      </w:r>
      <w:r w:rsidRPr="00C4131D">
        <w:rPr>
          <w:i/>
          <w:iCs/>
        </w:rPr>
        <w:t>“review articles”,</w:t>
      </w:r>
      <w:r w:rsidRPr="00770898">
        <w:t xml:space="preserve"> it returns 7,510 articles in 0.07 seconds. The aim of this chapter is to select valid and relevant articles that align the </w:t>
      </w:r>
      <w:r w:rsidR="009C0398">
        <w:t xml:space="preserve">ROs </w:t>
      </w:r>
      <w:r w:rsidRPr="00770898">
        <w:t>with the literature review, ensuring a smooth experimentation process that validates these objectives. All sources are organized into five themes: FL frameworks, FL algorithms, real-world FL settings, FL datasets, and FL server implementation.</w:t>
      </w:r>
    </w:p>
    <w:p w14:paraId="512B3E33" w14:textId="77777777" w:rsidR="00DE381B" w:rsidRDefault="00DE381B" w:rsidP="00DE381B">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Pr>
          <w:i/>
          <w:iCs/>
        </w:rPr>
        <w:t>PySyft</w:t>
      </w:r>
      <w:proofErr w:type="spellEnd"/>
      <w:r>
        <w:rPr>
          <w:i/>
          <w:iCs/>
        </w:rPr>
        <w:t xml:space="preserve"> </w:t>
      </w:r>
      <w:r>
        <w:lastRenderedPageBreak/>
        <w:t>GitHub repository stats.</w:t>
      </w:r>
    </w:p>
    <w:p w14:paraId="3BD4910F" w14:textId="64CDBA00" w:rsidR="00745422" w:rsidRDefault="00745422" w:rsidP="00DE381B">
      <w:pPr>
        <w:pStyle w:val="BodyText"/>
        <w:spacing w:line="360" w:lineRule="auto"/>
        <w:ind w:left="540" w:right="332" w:firstLine="470"/>
      </w:pPr>
      <w:r>
        <w:t xml:space="preserve">Contributors, forks and stars were counted for each framework. These stats were then </w:t>
      </w:r>
      <w:proofErr w:type="spellStart"/>
      <w:r>
        <w:t>normalised</w:t>
      </w:r>
      <w:proofErr w:type="spellEnd"/>
      <w:r>
        <w:t xml:space="preserve"> and finally averaged. Figure 3.2. illustrates the formulas and table 3.1. shows the results being </w:t>
      </w:r>
      <w:proofErr w:type="spellStart"/>
      <w:r w:rsidRPr="00D612BF">
        <w:rPr>
          <w:i/>
          <w:iCs/>
        </w:rPr>
        <w:t>PySyft</w:t>
      </w:r>
      <w:proofErr w:type="spellEnd"/>
      <w:r>
        <w:t xml:space="preserve"> the most popular open-source FL framework.</w:t>
      </w:r>
    </w:p>
    <w:p w14:paraId="6DD9BFAC" w14:textId="2291FE48" w:rsidR="00F41A81" w:rsidRDefault="00F41A81" w:rsidP="00F41A81">
      <w:pPr>
        <w:pStyle w:val="BodyText"/>
        <w:spacing w:line="360" w:lineRule="auto"/>
        <w:ind w:left="540" w:right="332" w:firstLine="470"/>
      </w:pPr>
      <w:r>
        <w:t>By creating this ranking, the population</w:t>
      </w:r>
      <w:r w:rsidR="00C50A70">
        <w:t xml:space="preserve"> sample</w:t>
      </w:r>
      <w:r>
        <w:t xml:space="preserve"> for objective one was defined as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e population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w:t>
      </w:r>
      <w:proofErr w:type="gramStart"/>
      <w:r>
        <w:t>and also</w:t>
      </w:r>
      <w:proofErr w:type="gramEnd"/>
      <w:r>
        <w:t xml:space="preserve"> focus the selection on samples that can represent the entire population.</w:t>
      </w:r>
      <w:r w:rsidR="0073329A">
        <w:t xml:space="preserve"> Based on this selection, section 3.1.1. details the frameworks that will be used in the experimentation, and section 3.1.2. lists are the remaining frameworks.</w:t>
      </w:r>
      <w:r w:rsidR="00E27FEA">
        <w:t xml:space="preserve"> </w:t>
      </w:r>
      <w:r w:rsidR="00E27FEA" w:rsidRPr="00161D82">
        <w:t>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4A1EE158" w14:textId="16D22C86" w:rsidR="00F44367" w:rsidRDefault="00F44367" w:rsidP="00F44367">
      <w:pPr>
        <w:pStyle w:val="BodyText"/>
        <w:spacing w:line="360" w:lineRule="auto"/>
        <w:ind w:left="540" w:right="332" w:firstLine="470"/>
      </w:pPr>
      <w:r w:rsidRPr="00892FF0">
        <w:t xml:space="preserve">introduced </w:t>
      </w:r>
      <w:proofErr w:type="spellStart"/>
      <w:r w:rsidRPr="00892FF0">
        <w:rPr>
          <w:i/>
          <w:iCs/>
        </w:rPr>
        <w:t>PySyft</w:t>
      </w:r>
      <w:proofErr w:type="spellEnd"/>
      <w:r w:rsidRPr="00892FF0">
        <w:t xml:space="preserve"> a multi-language library that facilitates secure and private ML. It was developed by the </w:t>
      </w:r>
      <w:proofErr w:type="spellStart"/>
      <w:r w:rsidRPr="00892FF0">
        <w:rPr>
          <w:i/>
          <w:iCs/>
        </w:rPr>
        <w:t>OpenMined</w:t>
      </w:r>
      <w:proofErr w:type="spellEnd"/>
      <w:r w:rsidRPr="00892FF0">
        <w:t xml:space="preserve"> community with the objective of making FL data science more accessible through Python bindings and user-friendly interfaces. </w:t>
      </w:r>
      <w:proofErr w:type="spellStart"/>
      <w:r w:rsidRPr="00FF361A">
        <w:rPr>
          <w:i/>
          <w:iCs/>
        </w:rPr>
        <w:t>PySyft</w:t>
      </w:r>
      <w:proofErr w:type="spellEnd"/>
      <w:r w:rsidRPr="00892FF0">
        <w:t xml:space="preserve"> uses libraries like </w:t>
      </w:r>
      <w:proofErr w:type="spellStart"/>
      <w:r w:rsidRPr="00892FF0">
        <w:rPr>
          <w:i/>
          <w:iCs/>
        </w:rPr>
        <w:t>PyTorch</w:t>
      </w:r>
      <w:proofErr w:type="spellEnd"/>
      <w:r w:rsidRPr="00892FF0">
        <w:t xml:space="preserve"> and TensorFlow with additional capabilities. Comparing it with other frameworks like </w:t>
      </w:r>
      <w:r w:rsidRPr="00FF361A">
        <w:rPr>
          <w:i/>
          <w:iCs/>
        </w:rPr>
        <w:t>TFF</w:t>
      </w:r>
      <w:r w:rsidRPr="00892FF0">
        <w:t xml:space="preserve"> and </w:t>
      </w:r>
      <w:proofErr w:type="spellStart"/>
      <w:r w:rsidRPr="00892FF0">
        <w:rPr>
          <w:i/>
          <w:iCs/>
        </w:rPr>
        <w:t>PaddleFL</w:t>
      </w:r>
      <w:proofErr w:type="spellEnd"/>
      <w:r w:rsidRPr="00892FF0">
        <w:t xml:space="preserve">; </w:t>
      </w:r>
      <w:proofErr w:type="spellStart"/>
      <w:r w:rsidRPr="00FF361A">
        <w:rPr>
          <w:i/>
          <w:iCs/>
        </w:rPr>
        <w:t>PySyft</w:t>
      </w:r>
      <w:proofErr w:type="spellEnd"/>
      <w:r w:rsidRPr="00892FF0">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Pr="00FF361A">
        <w:rPr>
          <w:i/>
          <w:iCs/>
        </w:rPr>
        <w:t>PySyft</w:t>
      </w:r>
      <w:proofErr w:type="spellEnd"/>
      <w:r w:rsidRPr="00892FF0">
        <w:t xml:space="preserve"> in these aspects.</w:t>
      </w:r>
    </w:p>
    <w:p w14:paraId="1DB7D366" w14:textId="41063B46" w:rsidR="00F44367" w:rsidRDefault="00F44367" w:rsidP="00F44367">
      <w:pPr>
        <w:pStyle w:val="BodyText"/>
        <w:spacing w:line="360" w:lineRule="auto"/>
        <w:ind w:left="540" w:right="332" w:firstLine="470"/>
      </w:pPr>
      <w:r>
        <w:t xml:space="preserve">According to FATE is provided to aid enterprises and institutions in implementing large-scale and distributed collaborative learning with data protection. </w:t>
      </w:r>
      <w:proofErr w:type="gramStart"/>
      <w:r>
        <w:t>A number of</w:t>
      </w:r>
      <w:proofErr w:type="gramEnd"/>
      <w:r>
        <w:t xml:space="preserve"> secure computation protocols and machine learning algorithms are supported within FATE. Through the out-of-box usability and end-to-end building modules and visualization tools, users </w:t>
      </w:r>
      <w:proofErr w:type="gramStart"/>
      <w:r>
        <w:t>are able to</w:t>
      </w:r>
      <w:proofErr w:type="gramEnd"/>
      <w:r>
        <w:t xml:space="preserve"> get their applications up and running with efficiency and effectiveness. It not only offers a distributed platform that supports both stand-alone and cluster deployment but also privacy-preserving </w:t>
      </w:r>
      <w:proofErr w:type="spellStart"/>
      <w:r w:rsidRPr="00584025">
        <w:rPr>
          <w:i/>
          <w:iCs/>
        </w:rPr>
        <w:t>XGBoost</w:t>
      </w:r>
      <w:proofErr w:type="spellEnd"/>
      <w:r>
        <w:t xml:space="preserve">, federated transfer learning, and multi-variate data. </w:t>
      </w:r>
      <w:r w:rsidRPr="00584025">
        <w:rPr>
          <w:i/>
          <w:iCs/>
        </w:rPr>
        <w:t>FATE</w:t>
      </w:r>
      <w:r>
        <w:t xml:space="preserve"> interacts with users using </w:t>
      </w:r>
      <w:r w:rsidRPr="00584025">
        <w:rPr>
          <w:i/>
          <w:iCs/>
        </w:rPr>
        <w:t>FATE-</w:t>
      </w:r>
      <w:proofErr w:type="spellStart"/>
      <w:r w:rsidRPr="00584025">
        <w:rPr>
          <w:i/>
          <w:iCs/>
        </w:rPr>
        <w:t>FLow</w:t>
      </w:r>
      <w:proofErr w:type="spellEnd"/>
      <w:r>
        <w:t xml:space="preserve">, which serves as the scheduling </w:t>
      </w:r>
      <w:r>
        <w:lastRenderedPageBreak/>
        <w:t xml:space="preserve">system, </w:t>
      </w:r>
      <w:r w:rsidRPr="00584025">
        <w:rPr>
          <w:i/>
          <w:iCs/>
        </w:rPr>
        <w:t>FATE-Board</w:t>
      </w:r>
      <w:r>
        <w:t xml:space="preserve">, a visualization tool, and </w:t>
      </w:r>
      <w:r w:rsidRPr="00584025">
        <w:rPr>
          <w:i/>
          <w:iCs/>
        </w:rPr>
        <w:t>FATE-Serving</w:t>
      </w:r>
      <w:r>
        <w:t xml:space="preserve">, which is an inference high-performance serving engine. </w:t>
      </w:r>
      <w:proofErr w:type="spellStart"/>
      <w:r w:rsidRPr="00584025">
        <w:rPr>
          <w:i/>
          <w:iCs/>
        </w:rPr>
        <w:t>KubeFATE</w:t>
      </w:r>
      <w:proofErr w:type="spellEnd"/>
      <w:r>
        <w:t xml:space="preserve"> is designed by </w:t>
      </w:r>
      <w:r w:rsidRPr="003470B9">
        <w:rPr>
          <w:i/>
          <w:iCs/>
        </w:rPr>
        <w:t>VMware</w:t>
      </w:r>
      <w:r>
        <w:t xml:space="preserve"> to have </w:t>
      </w:r>
      <w:r w:rsidRPr="003470B9">
        <w:rPr>
          <w:i/>
          <w:iCs/>
        </w:rPr>
        <w:t>FATE</w:t>
      </w:r>
      <w:r>
        <w:t xml:space="preserve"> constructed over </w:t>
      </w:r>
      <w:r w:rsidRPr="003470B9">
        <w:rPr>
          <w:i/>
          <w:iCs/>
        </w:rPr>
        <w:t>Kubernetes</w:t>
      </w:r>
      <w:r>
        <w:t xml:space="preserve"> at the data </w:t>
      </w:r>
      <w:proofErr w:type="spellStart"/>
      <w:r>
        <w:t>centre</w:t>
      </w:r>
      <w:proofErr w:type="spellEnd"/>
      <w:r>
        <w:t xml:space="preserve">, hence an enterprise-managed solution over organizations' distributed infrastructure. It also supports cross-cloud deployment and management through </w:t>
      </w:r>
      <w:r w:rsidRPr="003470B9">
        <w:rPr>
          <w:i/>
          <w:iCs/>
        </w:rPr>
        <w:t>FATE-cloud</w:t>
      </w:r>
      <w:r>
        <w:t xml:space="preserve">. Second, </w:t>
      </w:r>
      <w:r w:rsidRPr="003470B9">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3470B9">
        <w:rPr>
          <w:i/>
          <w:iCs/>
        </w:rPr>
        <w:t>FATE</w:t>
      </w:r>
      <w:r>
        <w:t xml:space="preserve"> provide comparable accuracy to a centralized solution. </w:t>
      </w:r>
      <w:r w:rsidRPr="003470B9">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3470B9">
        <w:rPr>
          <w:i/>
          <w:iCs/>
        </w:rPr>
        <w:t>FATE</w:t>
      </w:r>
      <w:r>
        <w:t xml:space="preserve">; building lightweight versions of </w:t>
      </w:r>
      <w:r w:rsidRPr="003470B9">
        <w:rPr>
          <w:i/>
          <w:iCs/>
        </w:rPr>
        <w:t>FATE</w:t>
      </w:r>
      <w:r>
        <w:t xml:space="preserve"> for edge deployment and applications; and building new applications using </w:t>
      </w:r>
      <w:r w:rsidRPr="003470B9">
        <w:rPr>
          <w:i/>
          <w:iCs/>
        </w:rPr>
        <w:t>FATE</w:t>
      </w:r>
      <w:r>
        <w:t xml:space="preserve"> in an industrial scenario, such as computer vision and automatic speech recognition.</w:t>
      </w:r>
    </w:p>
    <w:p w14:paraId="3035AF25" w14:textId="48B8B975" w:rsidR="00F44367" w:rsidRDefault="00F44367" w:rsidP="00F44367">
      <w:pPr>
        <w:pStyle w:val="BodyText"/>
        <w:spacing w:line="360" w:lineRule="auto"/>
        <w:ind w:left="540" w:right="332" w:firstLine="470"/>
      </w:pPr>
      <w:proofErr w:type="spellStart"/>
      <w:r w:rsidRPr="00512D91">
        <w:rPr>
          <w:i/>
          <w:iCs/>
        </w:rPr>
        <w:t>FedML</w:t>
      </w:r>
      <w:proofErr w:type="spellEnd"/>
      <w:r w:rsidRPr="003A2681">
        <w:t xml:space="preserve">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proofErr w:type="spellStart"/>
      <w:r w:rsidRPr="00512D91">
        <w:rPr>
          <w:i/>
          <w:iCs/>
        </w:rPr>
        <w:t>FedML</w:t>
      </w:r>
      <w:proofErr w:type="spellEnd"/>
      <w:r w:rsidRPr="003A2681">
        <w:t xml:space="preserve"> is </w:t>
      </w:r>
      <w:proofErr w:type="gramStart"/>
      <w:r w:rsidRPr="003A2681">
        <w:t>architected</w:t>
      </w:r>
      <w:proofErr w:type="gramEnd"/>
      <w:r w:rsidRPr="003A2681">
        <w:t xml:space="preserve"> into high-level API interactions through its </w:t>
      </w:r>
      <w:proofErr w:type="spellStart"/>
      <w:r w:rsidRPr="00512D91">
        <w:rPr>
          <w:i/>
          <w:iCs/>
        </w:rPr>
        <w:t>FedML</w:t>
      </w:r>
      <w:proofErr w:type="spellEnd"/>
      <w:r w:rsidRPr="00512D91">
        <w:rPr>
          <w:i/>
          <w:iCs/>
        </w:rPr>
        <w:t>-API</w:t>
      </w:r>
      <w:r w:rsidRPr="003A2681">
        <w:t xml:space="preserve">, whereas the low-level functionality is realized by </w:t>
      </w:r>
      <w:proofErr w:type="spellStart"/>
      <w:r w:rsidRPr="00512D91">
        <w:rPr>
          <w:i/>
          <w:iCs/>
        </w:rPr>
        <w:t>FedML</w:t>
      </w:r>
      <w:proofErr w:type="spellEnd"/>
      <w:r w:rsidRPr="003A2681">
        <w:t xml:space="preserve">-core to allow convenient implementation of distributed algorithms by users. This library also includes a real-world module for training on smartphones, called </w:t>
      </w:r>
      <w:proofErr w:type="spellStart"/>
      <w:r w:rsidRPr="00512D91">
        <w:rPr>
          <w:i/>
          <w:iCs/>
        </w:rPr>
        <w:t>FedML</w:t>
      </w:r>
      <w:proofErr w:type="spellEnd"/>
      <w:r w:rsidRPr="00512D91">
        <w:rPr>
          <w:i/>
          <w:iCs/>
        </w:rPr>
        <w:t>-Mobile</w:t>
      </w:r>
      <w:r w:rsidRPr="003A2681">
        <w:t xml:space="preserve">. Using such cryptographic primitives, standardized benchmarks can enforce privacy, security, and robustness, ensuring fair comparisons. </w:t>
      </w:r>
      <w:proofErr w:type="spellStart"/>
      <w:r w:rsidRPr="00512D91">
        <w:rPr>
          <w:i/>
          <w:iCs/>
        </w:rPr>
        <w:t>FedML</w:t>
      </w:r>
      <w:proofErr w:type="spellEnd"/>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512D91">
        <w:rPr>
          <w:i/>
          <w:iCs/>
        </w:rPr>
        <w:t>FedML</w:t>
      </w:r>
      <w:proofErr w:type="spellEnd"/>
      <w:r w:rsidRPr="003A2681">
        <w:t xml:space="preserve"> is not only robust in terms of privacy and security </w:t>
      </w:r>
      <w:r w:rsidRPr="003A2681">
        <w:lastRenderedPageBreak/>
        <w:t xml:space="preserve">in FL but also applies advanced cryptographic techniques that ensure user data is secure to the level of model robustness. </w:t>
      </w:r>
      <w:proofErr w:type="spellStart"/>
      <w:r w:rsidRPr="003A2681">
        <w:t>FedML</w:t>
      </w:r>
      <w:proofErr w:type="spellEnd"/>
      <w:r w:rsidRPr="003A2681">
        <w:t xml:space="preserve"> follows a community-driven approach and is always changing and extending its features. New improvements are regularly updated based on feedback and contributions from global researchers. Such a collaborative effort helps push the frontiers of </w:t>
      </w:r>
      <w:r>
        <w:t>FL</w:t>
      </w:r>
      <w:r w:rsidRPr="003A2681">
        <w:t xml:space="preserve"> and ensures that </w:t>
      </w:r>
      <w:proofErr w:type="spellStart"/>
      <w:r w:rsidRPr="00512D91">
        <w:rPr>
          <w:i/>
          <w:iCs/>
        </w:rPr>
        <w:t>FedML</w:t>
      </w:r>
      <w:proofErr w:type="spellEnd"/>
      <w:r w:rsidRPr="003A2681">
        <w:t xml:space="preserve"> retains its leading status in research and development.</w:t>
      </w:r>
    </w:p>
    <w:p w14:paraId="168CF609" w14:textId="5DC878A7" w:rsidR="00F44367" w:rsidRDefault="00F44367" w:rsidP="00F44367">
      <w:pPr>
        <w:pStyle w:val="BodyText"/>
        <w:spacing w:line="360" w:lineRule="auto"/>
        <w:ind w:left="540" w:right="332" w:firstLine="470"/>
      </w:pPr>
      <w:r w:rsidRPr="001253B6">
        <w:t xml:space="preserve">presented a user-friendly framework, an open-source framework developed to make the implementation and scalability of FL much easier. </w:t>
      </w:r>
      <w:r w:rsidRPr="00D8323C">
        <w:rPr>
          <w:i/>
          <w:iCs/>
        </w:rPr>
        <w:t>Flower's</w:t>
      </w:r>
      <w:r w:rsidRPr="001253B6">
        <w:t xml:space="preserve"> goal is to bridge the gap between academic research and practical application in real-world </w:t>
      </w:r>
      <w:r>
        <w:t xml:space="preserve">FL </w:t>
      </w:r>
      <w:r w:rsidRPr="001253B6">
        <w:t xml:space="preserve">settings with large-scale experiments and very varied device settings. The big advantage of </w:t>
      </w:r>
      <w:r w:rsidRPr="00D8323C">
        <w:rPr>
          <w:i/>
          <w:iCs/>
        </w:rPr>
        <w:t>Flower</w:t>
      </w:r>
      <w:r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Pr="00D8323C">
        <w:rPr>
          <w:i/>
          <w:iCs/>
        </w:rPr>
        <w:t>TensorFlow</w:t>
      </w:r>
      <w:r w:rsidRPr="001253B6">
        <w:t xml:space="preserve">, </w:t>
      </w:r>
      <w:proofErr w:type="spellStart"/>
      <w:r w:rsidRPr="00D8323C">
        <w:rPr>
          <w:i/>
          <w:iCs/>
        </w:rPr>
        <w:t>PyTorch</w:t>
      </w:r>
      <w:proofErr w:type="spellEnd"/>
      <w:r w:rsidRPr="001253B6">
        <w:t>, while offering flexible API designs, standardized algorithm implementations, and benchmark datasets</w:t>
      </w:r>
      <w:r w:rsidR="002F12F9" w:rsidRPr="002F12F9">
        <w:t xml:space="preserve"> for non-Independent and Identically Distributed (non-IID) settings</w:t>
      </w:r>
      <w:r w:rsidRPr="001253B6">
        <w:t xml:space="preserve">.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Pr="00A54D84">
        <w:rPr>
          <w:i/>
          <w:iCs/>
        </w:rPr>
        <w:t>FedML</w:t>
      </w:r>
      <w:proofErr w:type="spellEnd"/>
      <w:r w:rsidRPr="00A54D84">
        <w:rPr>
          <w:i/>
          <w:iCs/>
        </w:rPr>
        <w:t>-API</w:t>
      </w:r>
      <w:r w:rsidRPr="001253B6">
        <w:t xml:space="preserve">, and low-level functionality in the part represented by </w:t>
      </w:r>
      <w:proofErr w:type="spellStart"/>
      <w:r w:rsidRPr="00A54D84">
        <w:rPr>
          <w:i/>
          <w:iCs/>
        </w:rPr>
        <w:t>FedML</w:t>
      </w:r>
      <w:proofErr w:type="spellEnd"/>
      <w:r w:rsidRPr="00A54D84">
        <w:rPr>
          <w:i/>
          <w:iCs/>
        </w:rPr>
        <w:t>-Core</w:t>
      </w:r>
      <w:r w:rsidRPr="001253B6">
        <w:t xml:space="preserve">. This makes it easier for the users to program distributed algorithms. It also has an on-device training capability for smartphones with cryptographic techniques to guarantee privacy, security, and robustness called </w:t>
      </w:r>
      <w:proofErr w:type="spellStart"/>
      <w:r w:rsidRPr="00A54D84">
        <w:rPr>
          <w:i/>
          <w:iCs/>
        </w:rPr>
        <w:t>FedML</w:t>
      </w:r>
      <w:proofErr w:type="spellEnd"/>
      <w:r w:rsidRPr="00A54D84">
        <w:rPr>
          <w:i/>
          <w:iCs/>
        </w:rPr>
        <w:t>-Mobile</w:t>
      </w:r>
      <w:r w:rsidRPr="001253B6">
        <w:t xml:space="preserve">.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w:t>
      </w:r>
      <w:proofErr w:type="gramStart"/>
      <w:r w:rsidRPr="001253B6">
        <w:t>absolutely necessary</w:t>
      </w:r>
      <w:proofErr w:type="gramEnd"/>
      <w:r w:rsidRPr="001253B6">
        <w:t xml:space="preserve"> in the hands of the researcher when FL investigation is performed so that the gap between theory and practice may be addressed.</w:t>
      </w:r>
    </w:p>
    <w:p w14:paraId="38C777B5" w14:textId="26697AC4" w:rsidR="00F44367" w:rsidRDefault="00EC6A84" w:rsidP="00F44367">
      <w:pPr>
        <w:pStyle w:val="BodyText"/>
        <w:spacing w:line="360" w:lineRule="auto"/>
        <w:ind w:left="540" w:right="332" w:firstLine="470"/>
      </w:pPr>
      <w:r>
        <w:t xml:space="preserve"> </w:t>
      </w:r>
      <w:r w:rsidR="00F44367" w:rsidRPr="006B3DE4">
        <w:t xml:space="preserve">delve into how </w:t>
      </w:r>
      <w:r w:rsidR="00F44367" w:rsidRPr="00FF361A">
        <w:rPr>
          <w:i/>
          <w:iCs/>
        </w:rPr>
        <w:t>TFF</w:t>
      </w:r>
      <w:r w:rsidR="00F44367"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F44367">
        <w:t>Application Programming Interface (</w:t>
      </w:r>
      <w:r w:rsidR="00F44367" w:rsidRPr="006B3DE4">
        <w:t>API</w:t>
      </w:r>
      <w:r w:rsidR="00F44367">
        <w:t>)</w:t>
      </w:r>
      <w:r w:rsidR="00F44367" w:rsidRPr="006B3DE4">
        <w:t xml:space="preserve"> and the federated core (FC) API. The FL API allows developers to implement training and evaluation on existing TensorFlow models through a high-level interface. The FC API </w:t>
      </w:r>
      <w:r w:rsidR="00F44367" w:rsidRPr="006B3DE4">
        <w:lastRenderedPageBreak/>
        <w:t xml:space="preserve">integrates TensorFlow with distributed communication operators focusing on computations across distributed systems like mobile phones, tablets, and sensors. Comparing </w:t>
      </w:r>
      <w:r w:rsidR="00F44367" w:rsidRPr="00FF361A">
        <w:rPr>
          <w:i/>
          <w:iCs/>
        </w:rPr>
        <w:t>TFF</w:t>
      </w:r>
      <w:r w:rsidR="00F44367" w:rsidRPr="006B3DE4">
        <w:t xml:space="preserve"> to other frameworks, it offers a unique well integrated structure others do not provide this level of integration. </w:t>
      </w:r>
      <w:r w:rsidR="00F44367" w:rsidRPr="00FF361A">
        <w:rPr>
          <w:i/>
          <w:iCs/>
        </w:rPr>
        <w:t>TFF</w:t>
      </w:r>
      <w:r w:rsidR="00F44367" w:rsidRPr="006B3DE4">
        <w:t xml:space="preserve"> allows experimenting with new algorithms is not tied to predefined algorithms. </w:t>
      </w:r>
    </w:p>
    <w:p w14:paraId="3464D6D7" w14:textId="56934758" w:rsidR="00430E6C" w:rsidRDefault="00430E6C" w:rsidP="00430E6C">
      <w:pPr>
        <w:pStyle w:val="BodyText"/>
        <w:spacing w:line="360" w:lineRule="auto"/>
        <w:ind w:left="540" w:right="332" w:firstLine="470"/>
        <w:jc w:val="both"/>
      </w:pPr>
      <w:r w:rsidRPr="00E25A5E">
        <w:t xml:space="preserve">Another innovative framework </w:t>
      </w:r>
      <w:proofErr w:type="spellStart"/>
      <w:r w:rsidRPr="00E25A5E">
        <w:t>OpenFL</w:t>
      </w:r>
      <w:proofErr w:type="spellEnd"/>
      <w:r w:rsidRPr="00E25A5E">
        <w:t xml:space="preserve"> </w:t>
      </w:r>
      <w:r>
        <w:fldChar w:fldCharType="begin"/>
      </w:r>
      <w:r>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00000">
        <w:fldChar w:fldCharType="separate"/>
      </w:r>
      <w:r>
        <w:fldChar w:fldCharType="end"/>
      </w:r>
      <w:r w:rsidR="001A0569">
        <w:t xml:space="preserve"> </w:t>
      </w:r>
      <w:r>
        <w:t xml:space="preserve"> </w:t>
      </w:r>
      <w:r w:rsidRPr="00E25A5E">
        <w:t xml:space="preserve">created by Intel Labs and the University of Pennsylvania, </w:t>
      </w:r>
      <w:proofErr w:type="spellStart"/>
      <w:r w:rsidRPr="00E25A5E">
        <w:t>OpenFL</w:t>
      </w:r>
      <w:proofErr w:type="spellEnd"/>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w:t>
      </w:r>
      <w:proofErr w:type="spellStart"/>
      <w:r w:rsidRPr="00E25A5E">
        <w:t>PyTorch</w:t>
      </w:r>
      <w:proofErr w:type="spellEnd"/>
      <w:r w:rsidRPr="00E25A5E">
        <w:t xml:space="preserve">. In comparison to other frameworks, it stands out due to its open-source nature, TensorFlow Federated or </w:t>
      </w:r>
      <w:proofErr w:type="spellStart"/>
      <w:r w:rsidRPr="00E25A5E">
        <w:t>PySyft</w:t>
      </w:r>
      <w:proofErr w:type="spellEnd"/>
      <w:r w:rsidRPr="00E25A5E">
        <w:t xml:space="preserve"> focus more on academic research applications while </w:t>
      </w:r>
      <w:proofErr w:type="spellStart"/>
      <w:r w:rsidRPr="00E25A5E">
        <w:t>OpenFL</w:t>
      </w:r>
      <w:proofErr w:type="spellEnd"/>
      <w:r w:rsidRPr="00E25A5E">
        <w:t xml:space="preserve"> is focused on real-world applications.</w:t>
      </w:r>
    </w:p>
    <w:p w14:paraId="1B92D651" w14:textId="6B24E0B8" w:rsidR="00430E6C" w:rsidRDefault="00430E6C" w:rsidP="00430E6C">
      <w:pPr>
        <w:pStyle w:val="BodyText"/>
        <w:spacing w:line="360" w:lineRule="auto"/>
        <w:ind w:left="540" w:right="332" w:firstLine="470"/>
        <w:jc w:val="both"/>
      </w:pPr>
      <w:r>
        <w:t xml:space="preserve">describe NVIDIA FLARE (NF) as an open-source Software Development Kit (SDK) purposefully developed to make it easier for data scientists and researchers to train federated 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Pr="00100ABC">
        <w:rPr>
          <w:i/>
          <w:iCs/>
        </w:rPr>
        <w:t>PyTorch</w:t>
      </w:r>
      <w:proofErr w:type="spellEnd"/>
      <w:r>
        <w:t xml:space="preserve">, </w:t>
      </w:r>
      <w:r w:rsidRPr="00100ABC">
        <w:rPr>
          <w:i/>
          <w:iCs/>
        </w:rPr>
        <w:t>TensorFlow</w:t>
      </w:r>
      <w:r>
        <w:t xml:space="preserve">, and </w:t>
      </w:r>
      <w:proofErr w:type="spellStart"/>
      <w:r w:rsidRPr="00100ABC">
        <w:rPr>
          <w:i/>
          <w:iCs/>
        </w:rPr>
        <w:t>XGBoost</w:t>
      </w:r>
      <w:proofErr w:type="spellEnd"/>
      <w:r>
        <w:t xml:space="preserve">.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t>
      </w:r>
      <w:proofErr w:type="gramStart"/>
      <w:r>
        <w:t>with regard to</w:t>
      </w:r>
      <w:proofErr w:type="gramEnd"/>
      <w:r>
        <w:t xml:space="preserve">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6B349D97" w14:textId="00CDE650" w:rsidR="00430E6C" w:rsidRDefault="00430E6C" w:rsidP="00430E6C">
      <w:pPr>
        <w:pStyle w:val="BodyText"/>
        <w:spacing w:line="360" w:lineRule="auto"/>
        <w:ind w:left="540" w:right="332" w:firstLine="470"/>
        <w:jc w:val="both"/>
      </w:pPr>
      <w:r>
        <w:t xml:space="preserve">propose </w:t>
      </w:r>
      <w:proofErr w:type="spellStart"/>
      <w:r w:rsidRPr="001919AE">
        <w:rPr>
          <w:i/>
          <w:iCs/>
        </w:rPr>
        <w:t>PaddleFL</w:t>
      </w:r>
      <w:proofErr w:type="spellEnd"/>
      <w:r>
        <w:t xml:space="preserve"> is an open-source federated learning framework developed by </w:t>
      </w:r>
      <w:proofErr w:type="spellStart"/>
      <w:r w:rsidRPr="001919AE">
        <w:rPr>
          <w:i/>
          <w:iCs/>
        </w:rPr>
        <w:lastRenderedPageBreak/>
        <w:t>PaddlePaddle</w:t>
      </w:r>
      <w:proofErr w:type="spellEnd"/>
      <w:r>
        <w:t xml:space="preserve">, with the purpose of safe collaboration on training machine learning models over a massive </w:t>
      </w:r>
      <w:proofErr w:type="gramStart"/>
      <w:r>
        <w:t>amount</w:t>
      </w:r>
      <w:proofErr w:type="gramEnd"/>
      <w:r>
        <w:t xml:space="preserve">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t>PaddleFL</w:t>
      </w:r>
      <w:proofErr w:type="spellEnd"/>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t>PaddleFL</w:t>
      </w:r>
      <w:proofErr w:type="spellEnd"/>
      <w:r>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5C8EA496" w14:textId="76093B17" w:rsidR="00430E6C" w:rsidRDefault="00430E6C" w:rsidP="00430E6C">
      <w:pPr>
        <w:pStyle w:val="BodyText"/>
        <w:spacing w:line="360" w:lineRule="auto"/>
        <w:ind w:left="540" w:right="332" w:firstLine="470"/>
        <w:jc w:val="both"/>
      </w:pPr>
      <w:r>
        <w:t xml:space="preserve">introduced </w:t>
      </w:r>
      <w:proofErr w:type="spellStart"/>
      <w:r w:rsidRPr="00677A15">
        <w:rPr>
          <w:i/>
          <w:iCs/>
        </w:rPr>
        <w:t>Substra</w:t>
      </w:r>
      <w:proofErr w:type="spellEnd"/>
      <w:r>
        <w:t xml:space="preserve"> as a framework designed to make machine learning both collaborative and secure. They developed </w:t>
      </w:r>
      <w:proofErr w:type="spellStart"/>
      <w:r w:rsidRPr="00677A15">
        <w:rPr>
          <w:i/>
          <w:iCs/>
        </w:rPr>
        <w:t>Substra</w:t>
      </w:r>
      <w:proofErr w:type="spellEnd"/>
      <w:r>
        <w:t xml:space="preserve"> to handle the tricky issue of working with sensitive data without compromising privacy. Instead of moving data around, </w:t>
      </w:r>
      <w:proofErr w:type="spellStart"/>
      <w:r w:rsidRPr="00677A15">
        <w:rPr>
          <w:i/>
          <w:iCs/>
        </w:rPr>
        <w:t>Substra</w:t>
      </w:r>
      <w:proofErr w:type="spellEnd"/>
      <w:r>
        <w:t xml:space="preserve"> keeps it decentralized data stays where it is, and only the necessary algorithms and non-sensitive information are shared. </w:t>
      </w:r>
      <w:proofErr w:type="spellStart"/>
      <w:r w:rsidRPr="00677A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sidRPr="00151F65">
        <w:rPr>
          <w:i/>
          <w:iCs/>
        </w:rPr>
        <w:t>Substra</w:t>
      </w:r>
      <w:proofErr w:type="spellEnd"/>
      <w:r>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151F65">
        <w:rPr>
          <w:i/>
          <w:iCs/>
        </w:rPr>
        <w:t>Substra</w:t>
      </w:r>
      <w:proofErr w:type="spellEnd"/>
      <w:r>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sidRPr="00151F65">
        <w:rPr>
          <w:i/>
          <w:iCs/>
        </w:rPr>
        <w:t>Substra</w:t>
      </w:r>
      <w:proofErr w:type="spellEnd"/>
      <w:r>
        <w:t xml:space="preserve"> a versatile tool for various collaborative machine learning projects, such as data and algorithm collaborations, data consortiums, and combined training and evaluation efforts.</w:t>
      </w:r>
    </w:p>
    <w:p w14:paraId="674CFCB6" w14:textId="5B2CCBC1" w:rsidR="00430E6C" w:rsidRDefault="00430E6C" w:rsidP="00430E6C">
      <w:pPr>
        <w:pStyle w:val="BodyText"/>
        <w:spacing w:line="360" w:lineRule="auto"/>
        <w:ind w:left="540" w:right="332" w:firstLine="470"/>
        <w:jc w:val="both"/>
      </w:pPr>
      <w:r w:rsidRPr="002F2F55">
        <w:lastRenderedPageBreak/>
        <w:t xml:space="preserve">developed </w:t>
      </w:r>
      <w:proofErr w:type="spellStart"/>
      <w:r w:rsidRPr="002F2F55">
        <w:rPr>
          <w:i/>
          <w:iCs/>
        </w:rPr>
        <w:t>FLGo</w:t>
      </w:r>
      <w:proofErr w:type="spellEnd"/>
      <w:r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Pr="002F2F55">
        <w:rPr>
          <w:i/>
          <w:iCs/>
        </w:rPr>
        <w:t>FLGo</w:t>
      </w:r>
      <w:proofErr w:type="spellEnd"/>
      <w:r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Pr="002F2F55">
        <w:rPr>
          <w:i/>
          <w:iCs/>
        </w:rPr>
        <w:t>FLGo</w:t>
      </w:r>
      <w:proofErr w:type="spellEnd"/>
      <w:r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69F6A359" w14:textId="77777777" w:rsidR="00166DD3" w:rsidRDefault="00166DD3" w:rsidP="00166DD3">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proofErr w:type="spellStart"/>
      <w:r w:rsidRPr="00D472EE">
        <w:rPr>
          <w:i/>
          <w:iCs/>
        </w:rPr>
        <w:t>SecureBoost</w:t>
      </w:r>
      <w:proofErr w:type="spellEnd"/>
      <w:r>
        <w:t xml:space="preserve"> and </w:t>
      </w:r>
      <w:proofErr w:type="spellStart"/>
      <w:r w:rsidRPr="00D472EE">
        <w:rPr>
          <w:i/>
          <w:iCs/>
        </w:rPr>
        <w:t>FedProx</w:t>
      </w:r>
      <w:proofErr w:type="spellEnd"/>
      <w:r>
        <w:t xml:space="preserve"> are also used by multiple frameworks. These algorithms, along with </w:t>
      </w:r>
      <w:proofErr w:type="spellStart"/>
      <w:r w:rsidRPr="00D472EE">
        <w:rPr>
          <w:i/>
          <w:iCs/>
        </w:rPr>
        <w:t>FedMA</w:t>
      </w:r>
      <w:proofErr w:type="spellEnd"/>
      <w:r>
        <w:t>, will be explained in the sections below.</w:t>
      </w:r>
    </w:p>
    <w:p w14:paraId="52724C91" w14:textId="05285B0C" w:rsidR="00D33F8D" w:rsidRDefault="00D33F8D" w:rsidP="00D33F8D">
      <w:pPr>
        <w:pStyle w:val="BodyText"/>
        <w:spacing w:line="360" w:lineRule="auto"/>
        <w:ind w:left="540" w:right="332" w:firstLine="470"/>
        <w:jc w:val="both"/>
      </w:pPr>
      <w:r>
        <w:t xml:space="preserve">The key algorithm that was developed for FL 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Pr="0017026E">
        <w:rPr>
          <w:i/>
          <w:iCs/>
        </w:rPr>
        <w:t>FedAvg</w:t>
      </w:r>
      <w:r>
        <w:t xml:space="preserve"> improves the </w:t>
      </w:r>
      <w:proofErr w:type="gramStart"/>
      <w:r>
        <w:t>basic</w:t>
      </w:r>
      <w:proofErr w:type="gramEnd"/>
      <w:r>
        <w:t xml:space="preserve"> of federated learning by adopting the Stochastic Gradient Descent (SGD) algorithm, generally in terms of the iteration in the model averaging.</w:t>
      </w:r>
    </w:p>
    <w:p w14:paraId="05F03B9C" w14:textId="77777777" w:rsidR="00D33F8D" w:rsidRDefault="00D33F8D" w:rsidP="00D33F8D">
      <w:pPr>
        <w:pStyle w:val="BodyText"/>
        <w:spacing w:line="360" w:lineRule="auto"/>
        <w:ind w:left="540" w:right="332" w:firstLine="470"/>
        <w:jc w:val="both"/>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w:t>
      </w:r>
      <w:proofErr w:type="gramStart"/>
      <w:r>
        <w:t xml:space="preserve"> These</w:t>
      </w:r>
      <w:proofErr w:type="gramEnd"/>
      <w:r>
        <w:t xml:space="preserve"> updated parameters are sent back to the server, which aggregates them by averaging, weighted by the number of training samples on each client.</w:t>
      </w:r>
    </w:p>
    <w:p w14:paraId="7174DDAF" w14:textId="77777777" w:rsidR="00EB4C76" w:rsidRDefault="00EB4C76" w:rsidP="00EB4C76">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FL where data is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 scales well to </w:t>
      </w:r>
      <w:proofErr w:type="gramStart"/>
      <w:r>
        <w:t>a large number of</w:t>
      </w:r>
      <w:proofErr w:type="gramEnd"/>
      <w:r>
        <w:t xml:space="preserve"> clients as in each round only a fraction of the clients is involved, and the server only aggregates their updates.</w:t>
      </w:r>
    </w:p>
    <w:p w14:paraId="2B69743E" w14:textId="77777777" w:rsidR="00EB4C76" w:rsidRDefault="00EB4C76" w:rsidP="00EB4C76">
      <w:pPr>
        <w:pStyle w:val="BodyText"/>
        <w:spacing w:line="360" w:lineRule="auto"/>
        <w:ind w:left="540" w:right="332" w:firstLine="470"/>
        <w:jc w:val="both"/>
      </w:pPr>
      <w:r>
        <w:lastRenderedPageBreak/>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modelling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foundational in FL since it optimizes both computational and communication efficiency.</w:t>
      </w:r>
    </w:p>
    <w:p w14:paraId="606D81B3" w14:textId="0A5977CF" w:rsidR="00633FCD" w:rsidRDefault="00633FCD" w:rsidP="00633FCD">
      <w:pPr>
        <w:pStyle w:val="BodyText"/>
        <w:tabs>
          <w:tab w:val="left" w:pos="851"/>
        </w:tabs>
        <w:spacing w:line="360" w:lineRule="auto"/>
        <w:ind w:left="540" w:right="332" w:firstLine="470"/>
        <w:jc w:val="both"/>
      </w:pPr>
      <w:r>
        <w:t xml:space="preserve">In short, </w:t>
      </w:r>
      <w:proofErr w:type="spellStart"/>
      <w:r w:rsidRPr="00810F74">
        <w:rPr>
          <w:i/>
          <w:iCs/>
        </w:rPr>
        <w:t>FedProx</w:t>
      </w:r>
      <w:proofErr w:type="spellEnd"/>
      <w:r>
        <w:t xml:space="preserve"> is a federated optimization algorithm designed with the objectives of handling challenges that come with system and statistical heterogeneity in a federated learning network. It is first motivated as an extension and re-parameterization of th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810F74">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810F74">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4158944" w14:textId="77777777" w:rsidR="00633FCD" w:rsidRDefault="00633FCD" w:rsidP="00633FCD">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 a fixed number of local epochs, </w:t>
      </w:r>
      <w:proofErr w:type="spellStart"/>
      <w:r w:rsidRPr="00810F74">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t xml:space="preserve">, wher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 </w:t>
      </w:r>
      <w:proofErr w:type="gramStart"/>
      <w:r>
        <w:t>exactly the same</w:t>
      </w:r>
      <w:proofErr w:type="gramEnd"/>
      <w:r>
        <w:t xml:space="preserve"> as </w:t>
      </w:r>
      <w:r w:rsidRPr="00ED280E">
        <w:rPr>
          <w:i/>
          <w:iCs/>
        </w:rPr>
        <w:t>FedAvg</w:t>
      </w:r>
      <w:r>
        <w:t xml:space="preserve">. </w:t>
      </w:r>
    </w:p>
    <w:p w14:paraId="0F33599D" w14:textId="1092BAEB" w:rsidR="006F64DD" w:rsidRDefault="006F64DD" w:rsidP="006F64DD">
      <w:pPr>
        <w:pStyle w:val="BodyText"/>
        <w:tabs>
          <w:tab w:val="left" w:pos="851"/>
        </w:tabs>
        <w:spacing w:line="360" w:lineRule="auto"/>
        <w:ind w:left="540" w:right="332" w:firstLine="470"/>
        <w:jc w:val="both"/>
      </w:pPr>
      <w:r>
        <w:t xml:space="preserve">Interestingly, </w:t>
      </w:r>
      <w:proofErr w:type="spellStart"/>
      <w:r w:rsidRPr="00ED280E">
        <w:rPr>
          <w:i/>
          <w:iCs/>
        </w:rPr>
        <w:t>FedProx</w:t>
      </w:r>
      <w:proofErr w:type="spellEnd"/>
      <w:r>
        <w:t xml:space="preserve"> shows more stability with respect to accuracy in heterogeneous settings than the baseline </w:t>
      </w:r>
      <w:r w:rsidRPr="00ED280E">
        <w:rPr>
          <w:i/>
          <w:iCs/>
        </w:rPr>
        <w:t>FedAvg</w:t>
      </w:r>
      <w:r>
        <w:t xml:space="preserve"> does, and even more, it is probably true for such a setting. The algorithm is valuable for federated learning applications, as the proximal term enables it to handle variable amounts of local computation, hence mitigating issues that arise in </w:t>
      </w:r>
      <w:r>
        <w:lastRenderedPageBreak/>
        <w:t>systems and statistical heterogeneity.</w:t>
      </w:r>
    </w:p>
    <w:p w14:paraId="5EA6102E" w14:textId="1583E523" w:rsidR="00F00165" w:rsidRDefault="00F00165" w:rsidP="00F00165">
      <w:pPr>
        <w:pStyle w:val="BodyText"/>
        <w:spacing w:line="360" w:lineRule="auto"/>
        <w:ind w:left="540" w:right="332" w:firstLine="470"/>
        <w:jc w:val="both"/>
      </w:pPr>
      <w:r>
        <w:t xml:space="preserve">The challenge in solving through the development of </w:t>
      </w:r>
      <w:proofErr w:type="spellStart"/>
      <w:r w:rsidRPr="006D6F8D">
        <w:rPr>
          <w:i/>
          <w:iCs/>
        </w:rPr>
        <w:t>FedMA</w:t>
      </w:r>
      <w:proofErr w:type="spellEnd"/>
      <w:r>
        <w:t xml:space="preserve">, or Federated Matched Averaging, lies in federated learning, especially when one opts for modern neural network architectures such as </w:t>
      </w:r>
      <w:r w:rsidRPr="0092086D">
        <w:t>Convolutional Neural Network</w:t>
      </w:r>
      <w:r>
        <w:t xml:space="preserve">s (CNNs) and </w:t>
      </w:r>
      <w:r w:rsidRPr="002A7DB3">
        <w:t>Long Short-Term Memory Networks</w:t>
      </w:r>
      <w:r>
        <w:t xml:space="preserve"> (LSTMs). Traditional methods like FedAvg tend to perform poorly due to their weight averaging at the coordinate-wise level, which results in suboptimal global models—more so in cases with very heterogeneous data.</w:t>
      </w:r>
    </w:p>
    <w:p w14:paraId="23C791D9" w14:textId="77777777" w:rsidR="00F00165" w:rsidRDefault="00F00165" w:rsidP="00F00165">
      <w:pPr>
        <w:pStyle w:val="BodyText"/>
        <w:spacing w:line="360" w:lineRule="auto"/>
        <w:ind w:left="540" w:right="332" w:firstLine="470"/>
        <w:jc w:val="both"/>
      </w:pPr>
      <w:proofErr w:type="spellStart"/>
      <w:r w:rsidRPr="002A7DB3">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3A330334" w14:textId="77777777" w:rsidR="00F00165" w:rsidRDefault="00F00165" w:rsidP="00F00165">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w:t>
      </w:r>
      <w:proofErr w:type="gramStart"/>
      <w:r>
        <w:t>mean</w:t>
      </w:r>
      <w:proofErr w:type="gramEnd"/>
      <w:r>
        <w:t xml:space="preserve">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520EC5C5" w14:textId="77777777" w:rsidR="00F00165" w:rsidRDefault="00F00165" w:rsidP="00F00165">
      <w:pPr>
        <w:pStyle w:val="BodyText"/>
        <w:spacing w:line="360" w:lineRule="auto"/>
        <w:ind w:left="540" w:right="332" w:firstLine="470"/>
        <w:jc w:val="both"/>
      </w:pPr>
      <w:r>
        <w:t xml:space="preserve">During this iterative matching and model adaptation process, the Hungarian algorithm is exploited by the server to handle the matching problem efficiently </w:t>
      </w:r>
      <w:proofErr w:type="gramStart"/>
      <w:r>
        <w:t>in order to</w:t>
      </w:r>
      <w:proofErr w:type="gramEnd"/>
      <w:r>
        <w:t xml:space="preserve"> ensure the best permutation of weights. </w:t>
      </w:r>
      <w:proofErr w:type="spellStart"/>
      <w: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1BC5F547" w14:textId="77777777" w:rsidR="00F00165" w:rsidRDefault="00F00165" w:rsidP="00F00165">
      <w:pPr>
        <w:pStyle w:val="BodyText"/>
        <w:spacing w:line="360" w:lineRule="auto"/>
        <w:ind w:left="540" w:right="332" w:firstLine="470"/>
        <w:jc w:val="both"/>
      </w:pPr>
      <w:r>
        <w:t xml:space="preserve">More generally, </w:t>
      </w:r>
      <w:proofErr w:type="spellStart"/>
      <w:r w:rsidRPr="002A7DB3">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06DD4421" w14:textId="742A41F7" w:rsidR="00D053B4" w:rsidRDefault="00D053B4" w:rsidP="00D053B4">
      <w:pPr>
        <w:pStyle w:val="BodyText"/>
        <w:spacing w:line="360" w:lineRule="auto"/>
        <w:ind w:left="540" w:right="332" w:firstLine="470"/>
        <w:jc w:val="both"/>
      </w:pPr>
      <w:proofErr w:type="spellStart"/>
      <w:r w:rsidRPr="001B40A1">
        <w:rPr>
          <w:i/>
          <w:iCs/>
        </w:rPr>
        <w:lastRenderedPageBreak/>
        <w:t>SecureBoost</w:t>
      </w:r>
      <w:proofErr w:type="spellEnd"/>
      <w:r w:rsidRPr="001B40A1">
        <w:t xml:space="preserve"> is a boosting algorithm by trees developed under the federated learning scheme</w:t>
      </w:r>
      <w:r>
        <w:t xml:space="preserve">. </w:t>
      </w:r>
      <w:r w:rsidRPr="001B40A1">
        <w:t>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718B64ED" w14:textId="77777777" w:rsidR="00D053B4" w:rsidRDefault="00D053B4" w:rsidP="00D053B4">
      <w:pPr>
        <w:pStyle w:val="BodyText"/>
        <w:tabs>
          <w:tab w:val="left" w:pos="851"/>
        </w:tabs>
        <w:spacing w:line="360" w:lineRule="auto"/>
        <w:ind w:left="540" w:right="332" w:firstLine="470"/>
        <w:jc w:val="both"/>
      </w:pPr>
      <w:r w:rsidRPr="001B40A1">
        <w:t xml:space="preserve">In </w:t>
      </w:r>
      <w:proofErr w:type="spellStart"/>
      <w:r w:rsidRPr="00873480">
        <w:rPr>
          <w:i/>
          <w:iCs/>
        </w:rPr>
        <w:t>SecureBoost</w:t>
      </w:r>
      <w:proofErr w:type="spellEnd"/>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0BABC81E" w14:textId="77777777" w:rsidR="00D053B4" w:rsidRDefault="00D053B4" w:rsidP="00D053B4">
      <w:pPr>
        <w:pStyle w:val="BodyText"/>
        <w:tabs>
          <w:tab w:val="left" w:pos="851"/>
        </w:tabs>
        <w:spacing w:line="360" w:lineRule="auto"/>
        <w:ind w:left="540" w:right="332" w:firstLine="470"/>
        <w:jc w:val="both"/>
      </w:pPr>
      <w:r w:rsidRPr="001B40A1">
        <w:t xml:space="preserve">In the protocol, </w:t>
      </w:r>
      <w:proofErr w:type="spellStart"/>
      <w:r w:rsidRPr="001B40A1">
        <w:t>SecureBoost</w:t>
      </w:r>
      <w:proofErr w:type="spellEnd"/>
      <w:r w:rsidRPr="001B40A1">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873480">
        <w:rPr>
          <w:i/>
          <w:iCs/>
        </w:rPr>
        <w:t>XGBoost</w:t>
      </w:r>
      <w:proofErr w:type="spellEnd"/>
      <w:r w:rsidRPr="001B40A1">
        <w:t xml:space="preserve">: sequential tree construction by adding splits that optimize a loss function. In such a federated setting, </w:t>
      </w:r>
      <w:proofErr w:type="spellStart"/>
      <w:r w:rsidRPr="001B40A1">
        <w:t>SecureBoost</w:t>
      </w:r>
      <w:proofErr w:type="spellEnd"/>
      <w:r w:rsidRPr="001B40A1">
        <w:t xml:space="preserve"> ensures encryption and secure sharing of gradient and Hessian values which are used for splits among the parties. </w:t>
      </w:r>
      <w:proofErr w:type="spellStart"/>
      <w:r w:rsidRPr="001B40A1">
        <w:t>SecureBoost</w:t>
      </w:r>
      <w:proofErr w:type="spellEnd"/>
      <w:r w:rsidRPr="001B40A1">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5828EFA7" w14:textId="095F493B" w:rsidR="00D053B4" w:rsidRDefault="00D053B4" w:rsidP="00D053B4">
      <w:pPr>
        <w:pStyle w:val="BodyText"/>
        <w:tabs>
          <w:tab w:val="left" w:pos="851"/>
        </w:tabs>
        <w:spacing w:line="360" w:lineRule="auto"/>
        <w:ind w:left="540" w:right="332" w:firstLine="470"/>
        <w:jc w:val="both"/>
      </w:pPr>
      <w:proofErr w:type="spellStart"/>
      <w:r w:rsidRPr="00873480">
        <w:rPr>
          <w:i/>
          <w:iCs/>
        </w:rPr>
        <w:t>SecureBoost</w:t>
      </w:r>
      <w:proofErr w:type="spellEnd"/>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873480">
        <w:rPr>
          <w:i/>
          <w:iCs/>
        </w:rPr>
        <w:t>XGBoost</w:t>
      </w:r>
      <w:proofErr w:type="spellEnd"/>
      <w:r w:rsidRPr="001B40A1">
        <w:t xml:space="preserve"> and </w:t>
      </w:r>
      <w:r>
        <w:t>Gradient Boosting Decision Trees (</w:t>
      </w:r>
      <w:r w:rsidRPr="001B40A1">
        <w:t>GBDT</w:t>
      </w:r>
      <w:r>
        <w:t>)</w:t>
      </w:r>
      <w:r w:rsidRPr="001B40A1">
        <w:t xml:space="preserve">, in terms of both convergence and accuracy, even under the influence of privacy constraints. </w:t>
      </w:r>
      <w:proofErr w:type="spellStart"/>
      <w:r w:rsidRPr="001B40A1">
        <w:t>SecureBoost</w:t>
      </w:r>
      <w:proofErr w:type="spellEnd"/>
      <w:r w:rsidRPr="001B40A1">
        <w:t xml:space="preserve"> introduces a practical and secure framework of federated learning, in which different organizations can jointly build machine learning models without sharing data. Leveraging advanced cryptographic techniques, </w:t>
      </w:r>
      <w:proofErr w:type="spellStart"/>
      <w:r w:rsidRPr="001B40A1">
        <w:t>SecureBoost</w:t>
      </w:r>
      <w:proofErr w:type="spellEnd"/>
      <w:r w:rsidRPr="001B40A1">
        <w:t xml:space="preserve"> protects private information from being exposed throughout the whole process of learning, making it very valuable in privacy-preserving machine-learning applications.</w:t>
      </w:r>
      <w:r w:rsidR="00BD08A3">
        <w:t xml:space="preserve"> </w:t>
      </w:r>
    </w:p>
    <w:p w14:paraId="679FCEAF" w14:textId="77777777" w:rsidR="00BD08A3" w:rsidRDefault="00BD08A3" w:rsidP="00BD08A3">
      <w:pPr>
        <w:pStyle w:val="BodyText"/>
        <w:tabs>
          <w:tab w:val="left" w:pos="851"/>
        </w:tabs>
        <w:spacing w:line="360" w:lineRule="auto"/>
        <w:ind w:left="540" w:right="332" w:firstLine="470"/>
        <w:jc w:val="both"/>
      </w:pPr>
      <w:r>
        <w:lastRenderedPageBreak/>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proofErr w:type="spellStart"/>
      <w:r w:rsidRPr="00D43964">
        <w:rPr>
          <w:i/>
          <w:iCs/>
        </w:rPr>
        <w:t>FedProx</w:t>
      </w:r>
      <w:proofErr w:type="spellEnd"/>
      <w:r>
        <w:t xml:space="preserve"> generalizes that approach to heterogeneity in system capabilities and data distribution. </w:t>
      </w:r>
      <w:proofErr w:type="spellStart"/>
      <w:r w:rsidRPr="00D43964">
        <w:rPr>
          <w:i/>
          <w:iCs/>
        </w:rPr>
        <w:t>FedMA</w:t>
      </w:r>
      <w:proofErr w:type="spellEnd"/>
      <w:r>
        <w:t xml:space="preserve"> further improves model performance by leveraging advanced matching for layer-wise averaging and is specifically applied to complex architectures using deep neural networks. </w:t>
      </w:r>
      <w:proofErr w:type="spellStart"/>
      <w:r w:rsidRPr="00394BC0">
        <w:rPr>
          <w:i/>
          <w:iCs/>
        </w:rPr>
        <w:t>SecureBoost</w:t>
      </w:r>
      <w:proofErr w:type="spellEnd"/>
      <w:r>
        <w:t xml:space="preserve"> introduces strong privacy-preserving measures </w:t>
      </w:r>
      <w:proofErr w:type="gramStart"/>
      <w:r>
        <w:t>in order to</w:t>
      </w:r>
      <w:proofErr w:type="gramEnd"/>
      <w:r>
        <w:t xml:space="preserve"> collaboratively train securely among the parties with vertically partitioned data. These algorithms improve federated learning in computational efficiency, stability, communication cost, and privacy.</w:t>
      </w:r>
    </w:p>
    <w:p w14:paraId="020D37AA" w14:textId="77777777" w:rsidR="000B3CD2" w:rsidRDefault="000B3CD2" w:rsidP="000B3CD2">
      <w:pPr>
        <w:pStyle w:val="BodyText"/>
        <w:spacing w:before="1" w:line="360" w:lineRule="auto"/>
        <w:ind w:left="540" w:right="333" w:firstLine="470"/>
        <w:jc w:val="both"/>
      </w:pPr>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w:t>
      </w:r>
      <w:proofErr w:type="spellStart"/>
      <w:r w:rsidRPr="0089109B">
        <w:t>prioriti</w:t>
      </w:r>
      <w:r>
        <w:t>s</w:t>
      </w:r>
      <w:r w:rsidRPr="0089109B">
        <w:t>e</w:t>
      </w:r>
      <w:proofErr w:type="spellEnd"/>
      <w:r w:rsidRPr="0089109B">
        <w:t xml:space="preserve"> keeping their FL systems private. What companies do make available are FL system architectures, algorithms, prototypes, and experiments. They explain how to implement FL but do not show </w:t>
      </w:r>
      <w:proofErr w:type="gramStart"/>
      <w:r w:rsidRPr="0089109B">
        <w:t>a FL</w:t>
      </w:r>
      <w:proofErr w:type="gramEnd"/>
      <w:r w:rsidRPr="0089109B">
        <w:t xml:space="preserve"> system that is in production. Consequently, they will never share with the public how Google engineers use FL to predict the next word on people's phones </w:t>
      </w:r>
      <w:r>
        <w:t xml:space="preserve"> </w:t>
      </w:r>
      <w:r w:rsidRPr="00984DDF">
        <w:fldChar w:fldCharType="begin"/>
      </w:r>
      <w:r>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n FL method that generates revenue for its business. Recognizing this limitation, the following three papers are not company production FL models but are scenarios close to a real-world setting.</w:t>
      </w:r>
    </w:p>
    <w:p w14:paraId="501D2503" w14:textId="42C42497" w:rsidR="000B3CD2" w:rsidRDefault="000B3CD2" w:rsidP="000B3CD2">
      <w:pPr>
        <w:pStyle w:val="BodyText"/>
        <w:spacing w:before="1" w:line="360" w:lineRule="auto"/>
        <w:ind w:left="540" w:right="333" w:firstLine="470"/>
        <w:jc w:val="both"/>
      </w:pP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proofErr w:type="gramStart"/>
      <w:r w:rsidRPr="00B30BB5">
        <w:t>A large number of</w:t>
      </w:r>
      <w:proofErr w:type="gramEnd"/>
      <w:r w:rsidRPr="00B30BB5">
        <w:t xml:space="preserve">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w:t>
      </w:r>
      <w:r w:rsidRPr="00B30BB5">
        <w:lastRenderedPageBreak/>
        <w:t>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asynchronous aggregation. Personalization would involve algorithms like </w:t>
      </w:r>
      <w:proofErr w:type="spellStart"/>
      <w:r w:rsidRPr="00B30BB5">
        <w:rPr>
          <w:i/>
          <w:iCs/>
        </w:rPr>
        <w:t>FedBABU</w:t>
      </w:r>
      <w:proofErr w:type="spellEnd"/>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 xml:space="preserve">than all other tools, </w:t>
      </w:r>
      <w:proofErr w:type="gramStart"/>
      <w:r w:rsidRPr="00B30BB5">
        <w:t>similar to</w:t>
      </w:r>
      <w:proofErr w:type="gramEnd"/>
      <w:r w:rsidRPr="00B30BB5">
        <w:t xml:space="preserve">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w:t>
      </w:r>
      <w:proofErr w:type="gramStart"/>
      <w:r w:rsidRPr="00B30BB5">
        <w:t>deploying</w:t>
      </w:r>
      <w:proofErr w:type="gramEnd"/>
      <w:r w:rsidRPr="00B30BB5">
        <w:t xml:space="preserve"> FL on a large scale and under heterogeneous conditions.</w:t>
      </w:r>
    </w:p>
    <w:p w14:paraId="0921BD09" w14:textId="716B7714" w:rsidR="000B3CD2" w:rsidRDefault="000B3CD2" w:rsidP="000B3CD2">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proofErr w:type="spellStart"/>
      <w:r w:rsidRPr="00B86F05">
        <w:rPr>
          <w:i/>
          <w:iCs/>
        </w:rPr>
        <w:t>Jupyter</w:t>
      </w:r>
      <w:proofErr w:type="spellEnd"/>
      <w:r w:rsidRPr="00B86F05">
        <w:rPr>
          <w:i/>
          <w:iCs/>
        </w:rPr>
        <w:t xml:space="preserve"> Notebook</w:t>
      </w:r>
      <w:r w:rsidRPr="00B86F05">
        <w:t xml:space="preserve"> </w:t>
      </w:r>
      <w:r>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6E5DBDAF" w14:textId="00CDC782" w:rsidR="000B3CD2" w:rsidRDefault="000B3CD2" w:rsidP="000B3CD2">
      <w:pPr>
        <w:pStyle w:val="BodyText"/>
        <w:spacing w:before="1" w:line="360" w:lineRule="auto"/>
        <w:ind w:left="540" w:right="333" w:firstLine="470"/>
        <w:jc w:val="both"/>
      </w:pPr>
      <w:r w:rsidRPr="00AA6EDA">
        <w:lastRenderedPageBreak/>
        <w:t xml:space="preserve">This practical implementation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0E5A6A45" w14:textId="77EDF1F3" w:rsidR="005C052C" w:rsidRDefault="005C052C" w:rsidP="005C052C">
      <w:pPr>
        <w:pStyle w:val="BodyText"/>
        <w:spacing w:before="1" w:line="360" w:lineRule="auto"/>
        <w:ind w:left="540" w:right="333" w:firstLine="470"/>
        <w:jc w:val="both"/>
      </w:pPr>
      <w:r w:rsidRPr="00557A9B">
        <w:t xml:space="preserve">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used versions of MINST and CIFAR, Fashion-MNIST, CIFAR-10 and CIFAR-100. These datasets are chosen for their varying levels of complexity and the ability to simulate non-IDD conditions effectively. Other frameworks employ the </w:t>
      </w:r>
      <w:r w:rsidRPr="00557A9B">
        <w:rPr>
          <w:i/>
          <w:iCs/>
        </w:rPr>
        <w:t>FedAvg</w:t>
      </w:r>
      <w:r w:rsidRPr="00557A9B">
        <w:t xml:space="preserve"> algorithm, not performing well with non-IID data, and other counterparts do not pay attention to aggregating dissimilar client updates that can lead to poor global modelling.</w:t>
      </w:r>
      <w:r>
        <w:t xml:space="preserve"> </w:t>
      </w:r>
      <w:r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w:t>
      </w:r>
      <w:r w:rsidRPr="00557A9B">
        <w:lastRenderedPageBreak/>
        <w:t xml:space="preserve">training efficiency. 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w:t>
      </w:r>
      <w:r>
        <w:t xml:space="preserve">ML </w:t>
      </w:r>
      <w:r w:rsidRPr="00557A9B">
        <w:t>tasks.</w:t>
      </w:r>
    </w:p>
    <w:p w14:paraId="3DAB9562" w14:textId="77777777" w:rsidR="005C052C" w:rsidRDefault="005C052C" w:rsidP="005C052C">
      <w:pPr>
        <w:pStyle w:val="BodyText"/>
        <w:spacing w:before="1" w:line="360" w:lineRule="auto"/>
        <w:ind w:left="540" w:right="333" w:firstLine="470"/>
        <w:jc w:val="both"/>
      </w:pPr>
      <w:r>
        <w:t>According to the FL frameworks reviewed in section 3.1., the datasets used in these frameworks can be seen in table 3.4:</w:t>
      </w:r>
    </w:p>
    <w:p w14:paraId="67BF7043" w14:textId="77777777" w:rsidR="00245C05" w:rsidRDefault="00245C05" w:rsidP="00245C05">
      <w:pPr>
        <w:pStyle w:val="BodyText"/>
        <w:spacing w:before="1" w:line="360" w:lineRule="auto"/>
        <w:ind w:left="540" w:right="333" w:firstLine="470"/>
        <w:jc w:val="both"/>
      </w:pPr>
      <w:proofErr w:type="spellStart"/>
      <w:r>
        <w:t>Summarising</w:t>
      </w:r>
      <w:proofErr w:type="spellEnd"/>
      <w:r>
        <w:t xml:space="preserve"> all FL datasets reviewed in this research, table 3.4.1 can be created:</w:t>
      </w:r>
    </w:p>
    <w:p w14:paraId="1EBC7A6A" w14:textId="77777777" w:rsidR="00AB02EF" w:rsidRDefault="00AB02EF" w:rsidP="00AB02EF">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w:t>
      </w:r>
      <w:proofErr w:type="gramStart"/>
      <w:r w:rsidRPr="003D5F20">
        <w:t>in an attempt to</w:t>
      </w:r>
      <w:proofErr w:type="gramEnd"/>
      <w:r w:rsidRPr="003D5F20">
        <w:t xml:space="preserve"> minimize the bias inherent in experimentation, using these datasets, which are widely accepted by the FL community, may mitigate the bias.</w:t>
      </w:r>
    </w:p>
    <w:p w14:paraId="71A0789E" w14:textId="77777777" w:rsidR="00A94F7D" w:rsidRDefault="00A94F7D" w:rsidP="00A94F7D">
      <w:pPr>
        <w:pStyle w:val="BodyText"/>
        <w:spacing w:before="1" w:line="360" w:lineRule="auto"/>
        <w:ind w:left="540" w:right="333" w:firstLine="470"/>
      </w:pPr>
      <w:r>
        <w:t>This section aligns with the second research objective,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344031D2" w14:textId="7C6305B6" w:rsidR="00A94F7D" w:rsidRDefault="00A94F7D" w:rsidP="00A94F7D">
      <w:pPr>
        <w:pStyle w:val="BodyText"/>
        <w:spacing w:before="1" w:line="360" w:lineRule="auto"/>
        <w:ind w:left="540" w:right="333" w:firstLine="470"/>
      </w:pPr>
      <w:r>
        <w:t xml:space="preserve">implemented federated deep learning to yield improvements in privacy, latency, and bandwidth. The system consists of a group of clients or smart doorbells and a server. Each smart doorbell will capture video, preprocess, and train using TensorFlow Lite towards a local model. The fed local models are sent to a federated server for aggregation. The aggregated global model is then distributed back to the clients for object detection. For the server-side, Flask was used and then containerized with Nginx and </w:t>
      </w:r>
      <w:proofErr w:type="spellStart"/>
      <w:r>
        <w:t>Gunicorn</w:t>
      </w:r>
      <w:proofErr w:type="spellEnd"/>
      <w:r>
        <w:t>, then deployed on AWS EC2. This reduces the cost in communication and ensures data privacy since raw video data is stored in local devices.</w:t>
      </w:r>
    </w:p>
    <w:p w14:paraId="1DC418D6" w14:textId="7DDF22DB" w:rsidR="00A94F7D" w:rsidRDefault="00A94F7D" w:rsidP="00A94F7D">
      <w:pPr>
        <w:pStyle w:val="BodyText"/>
        <w:spacing w:before="1" w:line="360" w:lineRule="auto"/>
        <w:ind w:left="540" w:right="333" w:firstLine="470"/>
      </w:pP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proofErr w:type="spellStart"/>
      <w:r w:rsidRPr="00001F51">
        <w:rPr>
          <w:i/>
          <w:iCs/>
        </w:rPr>
        <w:t>Keras</w:t>
      </w:r>
      <w:proofErr w:type="spellEnd"/>
      <w:r>
        <w:t xml:space="preserve">. It is a multi-class classification model distributed to client devices. Clients train the model locally over their data and hence maintain raw data on the device. It sent model updates back to the server, </w:t>
      </w:r>
      <w:r>
        <w:lastRenderedPageBreak/>
        <w:t>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06F99187" w14:textId="7449229E" w:rsidR="00A94F7D" w:rsidRDefault="00A94F7D" w:rsidP="00A94F7D">
      <w:pPr>
        <w:pStyle w:val="BodyText"/>
        <w:spacing w:before="1" w:line="360" w:lineRule="auto"/>
        <w:ind w:left="540" w:right="333" w:firstLine="470"/>
      </w:pPr>
      <w:r>
        <w:t xml:space="preserve">have introduced </w:t>
      </w:r>
      <w:r w:rsidRPr="00001F51">
        <w:rPr>
          <w:i/>
          <w:iCs/>
        </w:rPr>
        <w:t>Micro-FL</w:t>
      </w:r>
      <w:r>
        <w:t xml:space="preserve"> that overcomes scalability and fault tolerance with the help of a microservices architecture. The server implementation uses Docker containers orchestrated by Kubernetes. Several microservices are included in the system: a user interface developed using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Pr="00001F51">
        <w:rPr>
          <w:i/>
          <w:iCs/>
        </w:rPr>
        <w:t>FedAvg</w:t>
      </w:r>
      <w:r>
        <w:t xml:space="preserve"> algorithm. This makes the system more scalable and tolerant to failures because of the modular approach taken towards isolation of components, such that individual scaling and upgrades are independent.</w:t>
      </w:r>
    </w:p>
    <w:p w14:paraId="2F509BF8" w14:textId="59BB3C04" w:rsidR="00A94F7D" w:rsidRDefault="00A94F7D" w:rsidP="00A94F7D">
      <w:pPr>
        <w:pStyle w:val="BodyText"/>
        <w:spacing w:before="1" w:line="360" w:lineRule="auto"/>
        <w:ind w:left="540" w:right="333" w:firstLine="470"/>
      </w:pPr>
      <w:r w:rsidRPr="005B5C1C">
        <w:t xml:space="preserve">detail the FL server implementation </w:t>
      </w:r>
      <w:r>
        <w:t>in</w:t>
      </w:r>
      <w:r w:rsidRPr="005B5C1C">
        <w:t xml:space="preserve"> chapter </w:t>
      </w:r>
      <w:r>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Pr="005B5C1C">
        <w:rPr>
          <w:i/>
          <w:iCs/>
        </w:rPr>
        <w:t>StateManager</w:t>
      </w:r>
      <w:proofErr w:type="spellEnd"/>
      <w:r w:rsidRPr="005B5C1C">
        <w:t xml:space="preserve"> class buffers local model data and performs the aggregation criteria, while the Aggregator class integrates local updates to the global model using </w:t>
      </w:r>
      <w:r w:rsidRPr="005B5C1C">
        <w:rPr>
          <w:i/>
          <w:iCs/>
        </w:rPr>
        <w:t>FedAvg</w:t>
      </w:r>
      <w:r w:rsidRPr="005B5C1C">
        <w:t>.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r>
        <w:t>.</w:t>
      </w:r>
    </w:p>
    <w:p w14:paraId="427C4E36" w14:textId="34419789" w:rsidR="00A94F7D" w:rsidRDefault="00A94F7D" w:rsidP="00A94F7D">
      <w:pPr>
        <w:pStyle w:val="BodyText"/>
        <w:spacing w:before="1" w:line="360" w:lineRule="auto"/>
        <w:ind w:left="540" w:right="333" w:firstLine="470"/>
      </w:pPr>
      <w:r>
        <w:t xml:space="preserve">explains in chapter eleven how to build RESTful APIs using Flask, from introduction to </w:t>
      </w:r>
      <w:r w:rsidR="00D22A8F">
        <w:t xml:space="preserve">Representational State Transfer (REST) </w:t>
      </w:r>
      <w:r>
        <w:t xml:space="preserve">architecture and its Create, Read, Update and Delete (CRUD) operations. He walks the reader through the creation of APIs by using Flask routing, handling HTTP methods, and returning responses. This chapter has also </w:t>
      </w:r>
      <w:r>
        <w:lastRenderedPageBreak/>
        <w:t xml:space="preserve">introduced testing tools such as </w:t>
      </w:r>
      <w:proofErr w:type="spellStart"/>
      <w:r w:rsidRPr="000A57B3">
        <w:rPr>
          <w:i/>
          <w:iCs/>
        </w:rPr>
        <w:t>cURL</w:t>
      </w:r>
      <w:proofErr w:type="spellEnd"/>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proofErr w:type="spellStart"/>
      <w:r w:rsidRPr="000A57B3">
        <w:rPr>
          <w:i/>
          <w:iCs/>
        </w:rPr>
        <w:t>cURL</w:t>
      </w:r>
      <w:proofErr w:type="spellEnd"/>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proofErr w:type="spellStart"/>
      <w:r w:rsidRPr="000A57B3">
        <w:rPr>
          <w:i/>
          <w:iCs/>
        </w:rPr>
        <w:t>Procfile</w:t>
      </w:r>
      <w:proofErr w:type="spellEnd"/>
      <w:r>
        <w:t xml:space="preserve">. The simplicity of hosting Python apps on PythonAnywhere is also discussed. For dedicated servers, this walks through deploying Flask using </w:t>
      </w:r>
      <w:proofErr w:type="spellStart"/>
      <w:r w:rsidRPr="000A57B3">
        <w:rPr>
          <w:i/>
          <w:iCs/>
        </w:rPr>
        <w:t>uWSGI</w:t>
      </w:r>
      <w:proofErr w:type="spellEnd"/>
      <w:r>
        <w:t xml:space="preserve"> and </w:t>
      </w:r>
      <w:r w:rsidRPr="000A57B3">
        <w:rPr>
          <w:i/>
          <w:iCs/>
        </w:rPr>
        <w:t>Nginx</w:t>
      </w:r>
      <w:r>
        <w:t xml:space="preserve"> in handling HTTP requests. It discusses the choice of host toward an adequate environment that will best suit the needs of an application and scaling.</w:t>
      </w:r>
    </w:p>
    <w:p w14:paraId="70CE3960" w14:textId="30928297" w:rsidR="00B72601" w:rsidRPr="00CD2204" w:rsidRDefault="00B72601" w:rsidP="00B72601">
      <w:pPr>
        <w:pStyle w:val="BodyText"/>
        <w:spacing w:before="1" w:line="360" w:lineRule="auto"/>
        <w:ind w:left="540" w:right="333" w:firstLine="470"/>
      </w:pPr>
      <w:r w:rsidRPr="00275857">
        <w:t>In this section, a third population was identified: companies or institutions that use</w:t>
      </w:r>
      <w:r>
        <w:t xml:space="preserve"> </w:t>
      </w:r>
      <w:r w:rsidRPr="00275857">
        <w:t xml:space="preserve">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 </w:t>
      </w:r>
      <w:r w:rsidR="005E1034">
        <w:t xml:space="preserve">(Results) </w:t>
      </w:r>
      <w:r w:rsidRPr="00275857">
        <w:t xml:space="preserve">to further validate the artifact. Specifically, synthetically generated data for the technological dataset and data created from X-ray and </w:t>
      </w:r>
      <w:r w:rsidRPr="00FB59A1">
        <w:rPr>
          <w:i/>
          <w:iCs/>
        </w:rPr>
        <w:t>MNIST</w:t>
      </w:r>
      <w:r w:rsidRPr="00275857">
        <w:t xml:space="preserve"> datasets for the medical scenario will be employed. These datasets needed to have two variants, IID and non-IID, in order to validate the FL server similarly to the approaches found in the papers </w:t>
      </w:r>
      <w:proofErr w:type="gramStart"/>
      <w:r w:rsidRPr="00275857">
        <w:t xml:space="preserve">by </w:t>
      </w:r>
      <w:r>
        <w:t xml:space="preserve"> </w:t>
      </w:r>
      <w:r w:rsidRPr="00275857">
        <w:t>and</w:t>
      </w:r>
      <w:r>
        <w:t>.</w:t>
      </w:r>
      <w:proofErr w:type="gramEnd"/>
      <w:r>
        <w:t xml:space="preserve"> </w:t>
      </w:r>
      <w:r w:rsidRPr="00275857">
        <w:t>The purpose of utilizing both IID and non-IID variants is to validate the artifact and observe the results produced using this approach.</w:t>
      </w:r>
    </w:p>
    <w:p w14:paraId="664B4620" w14:textId="77777777" w:rsidR="00B72601" w:rsidRDefault="00B72601" w:rsidP="00A94F7D">
      <w:pPr>
        <w:pStyle w:val="BodyText"/>
        <w:spacing w:before="1" w:line="360" w:lineRule="auto"/>
        <w:ind w:left="540" w:right="333" w:firstLine="470"/>
      </w:pPr>
    </w:p>
    <w:p w14:paraId="57128C1C" w14:textId="77777777" w:rsidR="00523515" w:rsidRDefault="00523515" w:rsidP="00523515">
      <w:pPr>
        <w:pStyle w:val="BodyText"/>
        <w:spacing w:before="1" w:line="360" w:lineRule="auto"/>
        <w:ind w:left="540" w:right="333" w:firstLine="470"/>
        <w:jc w:val="both"/>
      </w:pPr>
      <w:r w:rsidRPr="00AB606F">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most of them are very abstract and far from reality. The review brings up the fact that the algorithm most extensively used in FL is FedAvg, which merely averages local model updates to build a global model. Yet, in contradiction to the abstract nature of most of the frameworks, the AI4EOSC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w:t>
      </w:r>
      <w:proofErr w:type="gramStart"/>
      <w:r w:rsidRPr="00AB606F">
        <w:t>similar to</w:t>
      </w:r>
      <w:proofErr w:type="gramEnd"/>
      <w:r w:rsidRPr="00AB606F">
        <w:t xml:space="preserve"> a cross-device setting. Data sets used in FL </w:t>
      </w:r>
      <w:r w:rsidRPr="00AB606F">
        <w:lastRenderedPageBreak/>
        <w:t xml:space="preserve">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w:t>
      </w:r>
      <w:proofErr w:type="gramStart"/>
      <w:r w:rsidRPr="00AB606F">
        <w:t>a proof</w:t>
      </w:r>
      <w:proofErr w:type="gramEnd"/>
      <w:r w:rsidRPr="00AB606F">
        <w:t xml:space="preserve"> of concept</w:t>
      </w:r>
      <w:r>
        <w:t>.</w:t>
      </w:r>
    </w:p>
    <w:p w14:paraId="6E5D16B1" w14:textId="77777777" w:rsidR="00142578" w:rsidRDefault="00142578" w:rsidP="00142578">
      <w:pPr>
        <w:pStyle w:val="BodyText"/>
        <w:spacing w:before="1" w:line="360" w:lineRule="auto"/>
        <w:ind w:left="540" w:right="333" w:firstLine="470"/>
        <w:jc w:val="both"/>
      </w:pPr>
      <w:r>
        <w:t>Furthermore, this review was instrumental in defining the ROs, as shown in table 3.6.:</w:t>
      </w:r>
    </w:p>
    <w:p w14:paraId="30C17130" w14:textId="77777777" w:rsidR="00BD155A" w:rsidRDefault="00BD155A" w:rsidP="00BD155A">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t xml:space="preserve">, FL frameworks </w:t>
      </w:r>
      <w:r w:rsidRPr="007A7841">
        <w:t>was identified</w:t>
      </w:r>
      <w:r>
        <w:t xml:space="preserve"> having a sample of five FL frameworks. A</w:t>
      </w:r>
      <w:r w:rsidRPr="007A7841">
        <w:t>llowing experimentation to evaluate the implementability of the selected frameworks. FL algorithms are also tied to this RO, as they are inherent to each FL framework.</w:t>
      </w:r>
    </w:p>
    <w:p w14:paraId="08200998" w14:textId="77777777" w:rsidR="00BD155A" w:rsidRDefault="00BD155A" w:rsidP="00BD155A">
      <w:pPr>
        <w:pStyle w:val="BodyText"/>
        <w:spacing w:before="1" w:line="360" w:lineRule="auto"/>
        <w:ind w:left="540" w:right="333" w:firstLine="470"/>
        <w:jc w:val="both"/>
      </w:pPr>
      <w:r w:rsidRPr="003E7E20">
        <w:t>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w:t>
      </w:r>
      <w:r>
        <w:t>, the clients.</w:t>
      </w:r>
      <w:r w:rsidRPr="003E7E20">
        <w:t xml:space="preserve"> </w:t>
      </w:r>
      <w:r>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01CC6D0" w14:textId="77777777" w:rsidR="00BD155A" w:rsidRDefault="00BD155A" w:rsidP="00BD155A">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7B03F50C" w14:textId="77777777" w:rsidR="00BD155A" w:rsidRDefault="00BD155A" w:rsidP="00BD155A">
      <w:pPr>
        <w:pStyle w:val="BodyText"/>
        <w:spacing w:before="1" w:line="360" w:lineRule="auto"/>
        <w:ind w:left="539" w:right="335" w:firstLine="471"/>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61DCC53E" w14:textId="77777777" w:rsidR="00BD155A" w:rsidRPr="001F5799" w:rsidRDefault="00BD155A" w:rsidP="00BD155A">
      <w:pPr>
        <w:pStyle w:val="BodyText"/>
        <w:numPr>
          <w:ilvl w:val="0"/>
          <w:numId w:val="2"/>
        </w:numPr>
        <w:spacing w:before="1" w:after="120"/>
        <w:ind w:left="896" w:right="539" w:hanging="357"/>
      </w:pPr>
      <w:r w:rsidRPr="001F5799">
        <w:t xml:space="preserve">The frameworks selected are widely used and accepted by the FL community, </w:t>
      </w:r>
      <w:r w:rsidRPr="001F5799">
        <w:lastRenderedPageBreak/>
        <w:t>researchers, and private sector.</w:t>
      </w:r>
    </w:p>
    <w:p w14:paraId="6D87CD56" w14:textId="77777777" w:rsidR="00BD155A" w:rsidRPr="001F5799" w:rsidRDefault="00BD155A" w:rsidP="00BD155A">
      <w:pPr>
        <w:pStyle w:val="BodyText"/>
        <w:numPr>
          <w:ilvl w:val="0"/>
          <w:numId w:val="2"/>
        </w:numPr>
        <w:spacing w:before="1" w:after="120"/>
        <w:ind w:left="896" w:right="539" w:hanging="357"/>
      </w:pPr>
      <w:r w:rsidRPr="001F5799">
        <w:t xml:space="preserve">The datasets, </w:t>
      </w:r>
      <w:r w:rsidRPr="003E7E20">
        <w:t>RSNA Chest X-ray, MNIST, and a synthetic</w:t>
      </w:r>
      <w:r>
        <w:t xml:space="preserve"> data</w:t>
      </w:r>
      <w:r w:rsidRPr="003E7E20">
        <w:t xml:space="preserve"> </w:t>
      </w:r>
      <w:r w:rsidRPr="001F5799">
        <w:t xml:space="preserve">are typically used in research </w:t>
      </w:r>
      <w:r>
        <w:t>and present in many FL experiments as the literature review has revealed.</w:t>
      </w:r>
    </w:p>
    <w:p w14:paraId="0DDD5913" w14:textId="77777777" w:rsidR="00BD155A" w:rsidRDefault="00BD155A" w:rsidP="00BD155A">
      <w:pPr>
        <w:pStyle w:val="BodyText"/>
        <w:numPr>
          <w:ilvl w:val="0"/>
          <w:numId w:val="2"/>
        </w:numPr>
        <w:spacing w:before="1" w:after="120"/>
        <w:ind w:left="896" w:right="539" w:hanging="357"/>
      </w:pPr>
      <w:r w:rsidRPr="001F5799">
        <w:t xml:space="preserve">The technological and </w:t>
      </w:r>
      <w:r>
        <w:t>medical</w:t>
      </w:r>
      <w:r w:rsidRPr="001F5799">
        <w:t xml:space="preserve"> sectors, the first created the concept of FL and the second is </w:t>
      </w:r>
      <w:r>
        <w:t>experimenting heavily with this concept</w:t>
      </w:r>
      <w:r w:rsidRPr="001F5799">
        <w:t>.</w:t>
      </w:r>
    </w:p>
    <w:p w14:paraId="6D5457C1" w14:textId="5B7D3EDB" w:rsidR="00D94A46" w:rsidRDefault="00D94A46" w:rsidP="00D94A46">
      <w:pPr>
        <w:pStyle w:val="BodyText"/>
        <w:spacing w:before="1" w:line="360" w:lineRule="auto"/>
        <w:ind w:left="539" w:right="335" w:firstLine="471"/>
      </w:pPr>
      <w:r w:rsidRPr="00D94A46">
        <w:t xml:space="preserve">Given the reasons above, the chosen samples are representative of their entire </w:t>
      </w:r>
      <w:r w:rsidRPr="001F7438">
        <w:rPr>
          <w:highlight w:val="darkYellow"/>
        </w:rPr>
        <w:t>population. Refer to Table 3.6.1 to locate each sample within its population, RO, and corresponding literature review section.</w:t>
      </w:r>
    </w:p>
    <w:p w14:paraId="0AC0E583" w14:textId="4CBE05EE" w:rsidR="00FF3B7B" w:rsidRDefault="00FF3B7B" w:rsidP="00D94A46">
      <w:pPr>
        <w:pStyle w:val="BodyText"/>
        <w:spacing w:before="1" w:line="360" w:lineRule="auto"/>
        <w:ind w:left="539" w:right="335" w:firstLine="471"/>
      </w:pPr>
      <w:r w:rsidRPr="00FF3B7B">
        <w:t xml:space="preserve">The primary research methodology for this project was experimentation. The goal was to bridge the gap between popular FL frameworks and real-world FL use cases by developing </w:t>
      </w:r>
      <w:proofErr w:type="gramStart"/>
      <w:r w:rsidRPr="00FF3B7B">
        <w:t>a FL</w:t>
      </w:r>
      <w:proofErr w:type="gramEnd"/>
      <w:r w:rsidRPr="00FF3B7B">
        <w:t xml:space="preserve"> server. Once developed, the FL server simulated how a real-world FL system would function in practice. The methodology framework was divided into three stages: evaluation, development, and results. Figure 4.1 provides a structured overview of the research methodology.</w:t>
      </w:r>
    </w:p>
    <w:p w14:paraId="2DE76CDB" w14:textId="77777777" w:rsidR="004856A3" w:rsidRDefault="004856A3" w:rsidP="004856A3">
      <w:pPr>
        <w:pStyle w:val="BodyText"/>
        <w:spacing w:before="1" w:line="360" w:lineRule="auto"/>
        <w:ind w:left="539" w:right="335" w:firstLine="471"/>
      </w:pPr>
      <w:r>
        <w:t xml:space="preserve">The first part of the experimentation, the evaluation stage, involved the experimentation and evaluation of popular FL frameworks. At this stage, the first population of interest, FL frameworks, was identified, with the sample consisting of </w:t>
      </w:r>
      <w:proofErr w:type="spellStart"/>
      <w:r>
        <w:t>PySyft</w:t>
      </w:r>
      <w:proofErr w:type="spellEnd"/>
      <w:r>
        <w:t xml:space="preserve">, FATE, Flower, </w:t>
      </w:r>
      <w:proofErr w:type="spellStart"/>
      <w:r>
        <w:t>FedML</w:t>
      </w:r>
      <w:proofErr w:type="spellEnd"/>
      <w:r>
        <w:t xml:space="preserve"> and TFF. The method for selecting the FL sample is explained in Section 3.1, and the evaluation of these frameworks will be detailed in Section 5. Essentially, it involved reviewing the documentation and tutorials provided through their GitHub accounts, with a focus on two key aspects: ease of use and real-world applicability. This evaluation served as the foundation for the development of the FL server.</w:t>
      </w:r>
    </w:p>
    <w:p w14:paraId="65ECE26A" w14:textId="2247CBAD" w:rsidR="002F3C42" w:rsidRDefault="004856A3" w:rsidP="004856A3">
      <w:pPr>
        <w:pStyle w:val="BodyText"/>
        <w:spacing w:before="1" w:line="360" w:lineRule="auto"/>
        <w:ind w:left="539" w:right="335" w:firstLine="471"/>
      </w:pPr>
      <w:r>
        <w:t>The second part of the experimentation focused on the development of the FL server. At this stage, two populations were identified: companies and FL datasets. The company samples were categorized into technological and medical sectors, while the FL datasets included X-ray and MNIST datasets for the medical scenario, and tabular synthetic data generated for the technological scenario. These secondary datasets were used to model a binary classification problem in the technological scenario and an image classification problem in the medical scenario.</w:t>
      </w:r>
    </w:p>
    <w:p w14:paraId="13DAA9D0" w14:textId="512F4715" w:rsidR="00223B4C" w:rsidRDefault="00C034D2" w:rsidP="004856A3">
      <w:pPr>
        <w:pStyle w:val="BodyText"/>
        <w:spacing w:before="1" w:line="360" w:lineRule="auto"/>
        <w:ind w:left="539" w:right="335" w:firstLine="471"/>
      </w:pPr>
      <w:r w:rsidRPr="00C034D2">
        <w:t>The final stage of the experimentation presented the results of the primary research. Within this stage, a validation substage was included to validate the FL server. To achieve this, the data distribution was adjusted to include both IID and non-IID variants for each scenario.</w:t>
      </w:r>
    </w:p>
    <w:p w14:paraId="13915A92" w14:textId="59045743" w:rsidR="00E4745E" w:rsidRDefault="00E4745E" w:rsidP="004856A3">
      <w:pPr>
        <w:pStyle w:val="BodyText"/>
        <w:spacing w:before="1" w:line="360" w:lineRule="auto"/>
        <w:ind w:left="539" w:right="335" w:firstLine="471"/>
      </w:pPr>
      <w:r w:rsidRPr="00E4745E">
        <w:lastRenderedPageBreak/>
        <w:t>The sampling strategy used for this project consisted of the non-probabilistic method and the judgmental sampling type. The populations and their respective samples identified throughout this research are presented in Table 4.2.</w:t>
      </w:r>
    </w:p>
    <w:p w14:paraId="199623B9" w14:textId="4A6CE50F" w:rsidR="00B55C30" w:rsidRDefault="00B55C30" w:rsidP="00B55C30">
      <w:pPr>
        <w:pStyle w:val="BodyText"/>
        <w:spacing w:line="360" w:lineRule="auto"/>
        <w:ind w:left="540" w:right="332" w:firstLine="470"/>
        <w:jc w:val="both"/>
      </w:pPr>
      <w:r w:rsidRPr="002F3C42">
        <w:rPr>
          <w:highlight w:val="yellow"/>
        </w:rPr>
        <w:t>This chapter starts with</w:t>
      </w:r>
      <w:r>
        <w:t xml:space="preserve"> the experimentation phase and evaluates the sample of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at was discussed in section 3.1. </w:t>
      </w:r>
      <w:r w:rsidR="00E73720">
        <w:t>E</w:t>
      </w:r>
      <w:r>
        <w:t xml:space="preserve">stablished the following criteria to evaluate open-source FL frameworks: </w:t>
      </w:r>
      <w:r w:rsidRPr="004D5C50">
        <w:t>ease of use and deployment, development, analysis capabilities, accuracy, and performance</w:t>
      </w:r>
      <w:r>
        <w:t xml:space="preserve">. </w:t>
      </w:r>
      <w:r w:rsidRPr="009062E3">
        <w:t>However, due to time constraints, this research will focus only on ease of use and real-world applicability. Each aspect can be broken down as follows:</w:t>
      </w:r>
    </w:p>
    <w:p w14:paraId="2FE534B1" w14:textId="77777777" w:rsidR="00B55C30" w:rsidRDefault="00B55C30" w:rsidP="00B55C30">
      <w:pPr>
        <w:pStyle w:val="BodyText"/>
        <w:numPr>
          <w:ilvl w:val="0"/>
          <w:numId w:val="2"/>
        </w:numPr>
        <w:spacing w:before="1" w:after="120"/>
        <w:ind w:left="896" w:right="539" w:hanging="357"/>
      </w:pPr>
      <w:r>
        <w:t xml:space="preserve">Ease of use: </w:t>
      </w:r>
    </w:p>
    <w:p w14:paraId="072344E5" w14:textId="77777777" w:rsidR="00B55C30" w:rsidRDefault="00B55C30" w:rsidP="00B55C30">
      <w:pPr>
        <w:pStyle w:val="BodyText"/>
        <w:numPr>
          <w:ilvl w:val="0"/>
          <w:numId w:val="2"/>
        </w:numPr>
        <w:spacing w:before="1" w:after="120"/>
        <w:ind w:right="539"/>
      </w:pPr>
      <w:r w:rsidRPr="00105954">
        <w:t>Setup and Configuration: Evaluates the complexity of installing the framework.</w:t>
      </w:r>
    </w:p>
    <w:p w14:paraId="6F16A974" w14:textId="77777777" w:rsidR="00B55C30" w:rsidRPr="001F5799" w:rsidRDefault="00B55C30" w:rsidP="00B55C30">
      <w:pPr>
        <w:pStyle w:val="BodyText"/>
        <w:numPr>
          <w:ilvl w:val="0"/>
          <w:numId w:val="2"/>
        </w:numPr>
        <w:spacing w:before="1" w:after="120"/>
        <w:ind w:right="539"/>
      </w:pPr>
      <w:r w:rsidRPr="009747DA">
        <w:t>Adaptability to Various Use Cases: Evaluates how the framework can adapt to different business domains and use cases.</w:t>
      </w:r>
    </w:p>
    <w:p w14:paraId="536FC40C" w14:textId="77777777" w:rsidR="00B55C30" w:rsidRDefault="00B55C30" w:rsidP="00B55C30">
      <w:pPr>
        <w:pStyle w:val="BodyText"/>
        <w:numPr>
          <w:ilvl w:val="0"/>
          <w:numId w:val="2"/>
        </w:numPr>
        <w:spacing w:before="1" w:after="120"/>
        <w:ind w:left="896" w:right="539" w:hanging="357"/>
      </w:pPr>
      <w:r>
        <w:t xml:space="preserve">Real-world applicability: </w:t>
      </w:r>
    </w:p>
    <w:p w14:paraId="01C0D269" w14:textId="77777777" w:rsidR="00B55C30" w:rsidRDefault="00B55C30" w:rsidP="00B55C30">
      <w:pPr>
        <w:pStyle w:val="BodyText"/>
        <w:numPr>
          <w:ilvl w:val="0"/>
          <w:numId w:val="2"/>
        </w:numPr>
        <w:spacing w:before="1" w:after="120"/>
        <w:ind w:right="539"/>
      </w:pPr>
      <w:r w:rsidRPr="009747DA">
        <w:t>Examples and Tutorials: Assesses the quality of examples and tutorials available to help new users get started</w:t>
      </w:r>
      <w:r>
        <w:t xml:space="preserve"> and how close these are to real-world settings.</w:t>
      </w:r>
    </w:p>
    <w:p w14:paraId="25EA2022" w14:textId="77777777" w:rsidR="00E35579" w:rsidRDefault="00E35579" w:rsidP="00E35579">
      <w:pPr>
        <w:pStyle w:val="BodyText"/>
        <w:spacing w:before="1" w:after="120"/>
        <w:ind w:left="1730" w:right="539"/>
      </w:pPr>
    </w:p>
    <w:p w14:paraId="069FE17E" w14:textId="2530DFFB" w:rsidR="00BA7622" w:rsidRDefault="00E35579" w:rsidP="00BA7622">
      <w:pPr>
        <w:pStyle w:val="BodyText"/>
        <w:spacing w:line="360" w:lineRule="auto"/>
        <w:ind w:left="540" w:right="332" w:firstLine="470"/>
        <w:jc w:val="both"/>
      </w:pPr>
      <w:r>
        <w:t>After evaluating all five FL frameworks the following scores were assigned (see Table 5):</w:t>
      </w:r>
    </w:p>
    <w:p w14:paraId="65C5EED5" w14:textId="77777777" w:rsidR="00BA7622" w:rsidRPr="006B6997" w:rsidRDefault="00BA7622" w:rsidP="00BA7622">
      <w:pPr>
        <w:pStyle w:val="BodyText"/>
        <w:spacing w:line="360" w:lineRule="auto"/>
        <w:ind w:left="540" w:right="332" w:firstLine="470"/>
        <w:jc w:val="both"/>
      </w:pPr>
      <w:r w:rsidRPr="006B6997">
        <w:t>This framework offers interaction with an API</w:t>
      </w:r>
      <w:r>
        <w:t xml:space="preserve"> via</w:t>
      </w:r>
      <w:r w:rsidRPr="006B6997">
        <w:t xml:space="preserve">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proofErr w:type="spellStart"/>
      <w:r w:rsidRPr="006B6997">
        <w:t>OpenMined</w:t>
      </w:r>
      <w:proofErr w:type="spellEnd"/>
      <w:r w:rsidRPr="006B6997">
        <w:t>, 2019) contains twelve JNs that serve as tutorials.</w:t>
      </w:r>
    </w:p>
    <w:p w14:paraId="756843FB" w14:textId="77777777" w:rsidR="00BA7622" w:rsidRPr="006B6997" w:rsidRDefault="00BA7622" w:rsidP="00BA7622">
      <w:pPr>
        <w:pStyle w:val="BodyText"/>
        <w:spacing w:line="360" w:lineRule="auto"/>
        <w:ind w:left="540" w:right="332" w:firstLine="470"/>
        <w:jc w:val="both"/>
      </w:pPr>
      <w:r w:rsidRPr="006B6997">
        <w:t xml:space="preserve">The participants, also known as </w:t>
      </w:r>
      <w:proofErr w:type="spellStart"/>
      <w:r w:rsidRPr="006B6997">
        <w:rPr>
          <w:i/>
          <w:iCs/>
        </w:rPr>
        <w:t>PySyft</w:t>
      </w:r>
      <w:proofErr w:type="spellEnd"/>
      <w:r w:rsidRPr="006B6997">
        <w:t xml:space="preserve"> workers, include the data owner and the data scientists. The data has two variants: mock and private. Data scientists can only access and read the mock dataset. The first four JNs cover the basics of </w:t>
      </w:r>
      <w:proofErr w:type="spellStart"/>
      <w:r w:rsidRPr="006B6997">
        <w:rPr>
          <w:i/>
          <w:iCs/>
        </w:rPr>
        <w:t>PySyft</w:t>
      </w:r>
      <w:proofErr w:type="spellEnd"/>
      <w:r w:rsidRPr="006B6997">
        <w:t>, including how to load and preprocess data securely, how scientists can submit code for remote execution for the owner to review and approve, and how data scientists can download their results.</w:t>
      </w:r>
    </w:p>
    <w:p w14:paraId="3C04F5E3" w14:textId="77777777" w:rsidR="00BA7622" w:rsidRPr="006B6997" w:rsidRDefault="00BA7622" w:rsidP="00BA7622">
      <w:pPr>
        <w:pStyle w:val="BodyText"/>
        <w:spacing w:line="360" w:lineRule="auto"/>
        <w:ind w:left="540" w:right="332" w:firstLine="470"/>
        <w:jc w:val="both"/>
      </w:pPr>
      <w:r w:rsidRPr="006B6997">
        <w:t xml:space="preserve">The fifth JN shows how the data owner trains a multi-party computation model using </w:t>
      </w:r>
      <w:proofErr w:type="spellStart"/>
      <w:r w:rsidRPr="006B6997">
        <w:rPr>
          <w:i/>
          <w:iCs/>
        </w:rPr>
        <w:t>PyTorch</w:t>
      </w:r>
      <w:proofErr w:type="spellEnd"/>
      <w:r w:rsidRPr="006B6997">
        <w:t xml:space="preserve">. The remaining JNs cover customizing policies for data access, handling multiple </w:t>
      </w:r>
      <w:r w:rsidRPr="006B6997">
        <w:lastRenderedPageBreak/>
        <w:t>code requests for approval by the data owner, managing the data site register control flow, and granting access to new users. They also cover code history, blob storage, submitting Docker files, custom API notebooks, and resetting user passwords.</w:t>
      </w:r>
    </w:p>
    <w:p w14:paraId="2559C921" w14:textId="77777777" w:rsidR="00BA7622" w:rsidRDefault="00BA7622" w:rsidP="00BA7622">
      <w:pPr>
        <w:pStyle w:val="BodyText"/>
        <w:spacing w:line="360" w:lineRule="auto"/>
        <w:ind w:left="540" w:right="332" w:firstLine="470"/>
        <w:jc w:val="both"/>
      </w:pPr>
      <w:bookmarkStart w:id="0" w:name="_Hlk173703031"/>
      <w:r w:rsidRPr="006B6997">
        <w:t xml:space="preserve">After reviewing this framework, the conclusion is that </w:t>
      </w:r>
      <w:proofErr w:type="spellStart"/>
      <w:r w:rsidRPr="006B6997">
        <w:rPr>
          <w:i/>
          <w:iCs/>
        </w:rPr>
        <w:t>PySyft</w:t>
      </w:r>
      <w:proofErr w:type="spellEnd"/>
      <w:r w:rsidRPr="006B6997">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5636C5B9" w14:textId="77777777" w:rsidR="00707E42" w:rsidRDefault="00707E42" w:rsidP="00707E42">
      <w:pPr>
        <w:pStyle w:val="BodyText"/>
        <w:spacing w:line="360" w:lineRule="auto"/>
        <w:ind w:left="540" w:right="332" w:firstLine="470"/>
        <w:jc w:val="both"/>
      </w:pPr>
      <w:r>
        <w:t>FATE repository has good structure (FATE, 2021) and clear documentation guiding the user through its directories, examples and tutorials. Active support via issues and discussions in the repository enables users to look for help and contribute to the project.</w:t>
      </w:r>
    </w:p>
    <w:p w14:paraId="0E4C1ECE" w14:textId="77777777" w:rsidR="00707E42" w:rsidRDefault="00707E42" w:rsidP="00707E42">
      <w:pPr>
        <w:pStyle w:val="BodyText"/>
        <w:spacing w:line="360" w:lineRule="auto"/>
        <w:ind w:left="540" w:right="332" w:firstLine="470"/>
        <w:jc w:val="both"/>
      </w:pPr>
      <w:r>
        <w:t xml:space="preserve">To evaluate the framework two tutorials were evaluated. The first one was Hetero-NN Tutorial which leveraged the FATE Hetero-NN framework for training a NN model based on vertically partitioned data, where guest and host have different features of the same dataset. Essential FATE libraries were imported, and a context was created to configure the federated environment. 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using </w:t>
      </w:r>
      <w:proofErr w:type="spellStart"/>
      <w:r w:rsidRPr="000C6A3E">
        <w:rPr>
          <w:i/>
          <w:iCs/>
        </w:rPr>
        <w:t>HeteroNNTrainerGuest</w:t>
      </w:r>
      <w:proofErr w:type="spellEnd"/>
      <w:r>
        <w:t xml:space="preserve"> or </w:t>
      </w:r>
      <w:proofErr w:type="spellStart"/>
      <w:r w:rsidRPr="000C6A3E">
        <w:rPr>
          <w:i/>
          <w:iCs/>
        </w:rPr>
        <w:t>HeteroNNTrainerHost</w:t>
      </w:r>
      <w:proofErr w:type="spellEnd"/>
      <w:r>
        <w:t xml:space="preserve">,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w:t>
      </w:r>
      <w:proofErr w:type="gramStart"/>
      <w:r>
        <w:t>a FL</w:t>
      </w:r>
      <w:proofErr w:type="gramEnd"/>
      <w:r>
        <w:t xml:space="preserve"> scenario.</w:t>
      </w:r>
    </w:p>
    <w:p w14:paraId="19467B16" w14:textId="77777777" w:rsidR="00707E42" w:rsidRDefault="00707E42" w:rsidP="00707E42">
      <w:pPr>
        <w:pStyle w:val="BodyText"/>
        <w:spacing w:line="360" w:lineRule="auto"/>
        <w:ind w:left="540" w:right="332" w:firstLine="470"/>
        <w:jc w:val="both"/>
      </w:pPr>
      <w:r>
        <w:t>The second tutorial,</w:t>
      </w:r>
      <w:r w:rsidRPr="00B86572">
        <w:t xml:space="preserve"> the </w:t>
      </w:r>
      <w:r w:rsidRPr="00B86572">
        <w:rPr>
          <w:i/>
          <w:iCs/>
        </w:rPr>
        <w:t>Hetero-</w:t>
      </w:r>
      <w:proofErr w:type="spellStart"/>
      <w:r w:rsidRPr="00B86572">
        <w:rPr>
          <w:i/>
          <w:iCs/>
        </w:rPr>
        <w:t>SecureBoost</w:t>
      </w:r>
      <w:proofErr w:type="spellEnd"/>
      <w:r w:rsidRPr="00B86572">
        <w:t xml:space="preserve"> tutorial makes use of FATE's </w:t>
      </w:r>
      <w:r w:rsidRPr="00B86572">
        <w:rPr>
          <w:i/>
          <w:iCs/>
        </w:rPr>
        <w:t>Hetero-</w:t>
      </w:r>
      <w:proofErr w:type="spellStart"/>
      <w:r w:rsidRPr="00B86572">
        <w:rPr>
          <w:i/>
          <w:iCs/>
        </w:rPr>
        <w:t>SecureBoost</w:t>
      </w:r>
      <w:proofErr w:type="spellEnd"/>
      <w:r w:rsidRPr="00B86572">
        <w:t xml:space="preserve"> scheme in that it trains the boosting tree model. Based on party type, initialization of the model is done: a guest initializes the model as </w:t>
      </w:r>
      <w:proofErr w:type="spellStart"/>
      <w:r w:rsidRPr="00B86572">
        <w:rPr>
          <w:i/>
          <w:iCs/>
        </w:rPr>
        <w:t>HeteroSecureBoostGuest</w:t>
      </w:r>
      <w:proofErr w:type="spellEnd"/>
      <w:r w:rsidRPr="00B86572">
        <w:t xml:space="preserve">, a host as </w:t>
      </w:r>
      <w:proofErr w:type="spellStart"/>
      <w:r w:rsidRPr="00B86572">
        <w:rPr>
          <w:i/>
          <w:iCs/>
        </w:rPr>
        <w:t>HeteroSecureBoostHost</w:t>
      </w:r>
      <w:proofErr w:type="spellEnd"/>
      <w:r w:rsidRPr="00B86572">
        <w:t xml:space="preserve">. The train function </w:t>
      </w:r>
      <w:r>
        <w:t>initiates</w:t>
      </w:r>
      <w:r w:rsidRPr="00B86572">
        <w:t xml:space="preserve"> the training loop, while the </w:t>
      </w:r>
      <w:proofErr w:type="gramStart"/>
      <w:r w:rsidRPr="00B86572">
        <w:t>predict</w:t>
      </w:r>
      <w:proofErr w:type="gramEnd"/>
      <w:r w:rsidRPr="00B86572">
        <w:t xml:space="preserve">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w:t>
      </w:r>
      <w:r w:rsidRPr="00B86572">
        <w:lastRenderedPageBreak/>
        <w:t>keeping private data.</w:t>
      </w:r>
    </w:p>
    <w:p w14:paraId="3FECC1F3" w14:textId="77777777" w:rsidR="00707E42" w:rsidRDefault="00707E42" w:rsidP="00707E42">
      <w:pPr>
        <w:pStyle w:val="BodyText"/>
        <w:spacing w:line="360" w:lineRule="auto"/>
        <w:ind w:left="540" w:right="332" w:firstLine="470"/>
        <w:jc w:val="both"/>
      </w:pPr>
      <w:r w:rsidRPr="00B86572">
        <w:t xml:space="preserve"> The settings in these scenarios are such that they fit well with real-world federated learning; thus, they ensure data privacy and security. Consequently, FATE can be applied in practical settings for federated learning.</w:t>
      </w:r>
      <w:r>
        <w:t xml:space="preserve"> </w:t>
      </w:r>
      <w:proofErr w:type="gramStart"/>
      <w:r>
        <w:t>Final conclusion</w:t>
      </w:r>
      <w:proofErr w:type="gramEnd"/>
      <w:r>
        <w:t xml:space="preserve"> same as </w:t>
      </w:r>
      <w:proofErr w:type="spellStart"/>
      <w:r>
        <w:rPr>
          <w:i/>
          <w:iCs/>
        </w:rPr>
        <w:t>PySyft</w:t>
      </w:r>
      <w:proofErr w:type="spellEnd"/>
      <w:r>
        <w:t xml:space="preserve"> n</w:t>
      </w:r>
      <w:r w:rsidRPr="006B6997">
        <w:t>one of the tutorials provided a real-world scenario where different devices train a model locally and a server aggregates the results</w:t>
      </w:r>
      <w:r>
        <w:t>.</w:t>
      </w:r>
    </w:p>
    <w:p w14:paraId="766FDC27" w14:textId="6E590797" w:rsidR="00464FE4" w:rsidRDefault="00464FE4" w:rsidP="00464FE4">
      <w:pPr>
        <w:pStyle w:val="BodyText"/>
        <w:spacing w:line="360" w:lineRule="auto"/>
        <w:ind w:left="540" w:right="332" w:firstLine="470"/>
        <w:jc w:val="both"/>
      </w:pPr>
      <w:r>
        <w:t xml:space="preserve">The Flower GitHub repository provides practical documentation to speed up the process of using this framework. It also has a large community on </w:t>
      </w:r>
      <w:r w:rsidRPr="00254ADF">
        <w:rPr>
          <w:i/>
          <w:iCs/>
        </w:rPr>
        <w:t>Slack</w:t>
      </w:r>
      <w:r>
        <w:rPr>
          <w:i/>
          <w:iCs/>
        </w:rPr>
        <w:t xml:space="preserve">. </w:t>
      </w:r>
      <w:r>
        <w:t>The</w:t>
      </w:r>
      <w:r>
        <w:rPr>
          <w:i/>
          <w:iCs/>
        </w:rPr>
        <w:t xml:space="preserve"> </w:t>
      </w:r>
      <w:r>
        <w:t xml:space="preserve">tutorials offer the option of using JNs as well as Python scripts for seamless command line deployment. Among the tutorials offered in Python scripts, two were selected: </w:t>
      </w:r>
      <w:r>
        <w:rPr>
          <w:i/>
          <w:iCs/>
        </w:rPr>
        <w:t>vertical-</w:t>
      </w:r>
      <w:proofErr w:type="spellStart"/>
      <w:r>
        <w:rPr>
          <w:i/>
          <w:iCs/>
        </w:rPr>
        <w:t>fl</w:t>
      </w:r>
      <w:proofErr w:type="spellEnd"/>
      <w:r>
        <w:rPr>
          <w:i/>
          <w:iCs/>
        </w:rPr>
        <w:t xml:space="preserve"> </w:t>
      </w:r>
      <w:r>
        <w:t xml:space="preserve">and </w:t>
      </w:r>
      <w:proofErr w:type="spellStart"/>
      <w:r>
        <w:rPr>
          <w:i/>
          <w:iCs/>
        </w:rPr>
        <w:t>pytorch</w:t>
      </w:r>
      <w:proofErr w:type="spellEnd"/>
      <w:r>
        <w:rPr>
          <w:i/>
          <w:iCs/>
        </w:rPr>
        <w:t>-from-centralized-to-federated.</w:t>
      </w:r>
      <w:r>
        <w:t xml:space="preserve"> These were chosen because they are closer to real-world FL cases, and moving away from JNs helps to achieve this.</w:t>
      </w:r>
    </w:p>
    <w:p w14:paraId="3C5DCC17" w14:textId="77777777" w:rsidR="00464FE4" w:rsidRDefault="00464FE4" w:rsidP="00464FE4">
      <w:pPr>
        <w:pStyle w:val="BodyText"/>
        <w:spacing w:line="360" w:lineRule="auto"/>
        <w:ind w:left="540" w:right="332" w:firstLine="470"/>
        <w:jc w:val="both"/>
        <w:rPr>
          <w:i/>
          <w:iCs/>
        </w:rPr>
      </w:pPr>
      <w:r>
        <w:t xml:space="preserve">The </w:t>
      </w:r>
      <w:r>
        <w:rPr>
          <w:i/>
          <w:iCs/>
        </w:rPr>
        <w:t>vertical-</w:t>
      </w:r>
      <w:proofErr w:type="spellStart"/>
      <w:r>
        <w:rPr>
          <w:i/>
          <w:iCs/>
        </w:rPr>
        <w:t>fl</w:t>
      </w:r>
      <w:proofErr w:type="spellEnd"/>
      <w:r>
        <w:rPr>
          <w:i/>
          <w:iCs/>
        </w:rPr>
        <w:t xml:space="preserve"> </w:t>
      </w:r>
      <w:r>
        <w:t xml:space="preserve">example uses the </w:t>
      </w:r>
      <w:r>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Pr>
          <w:i/>
          <w:iCs/>
        </w:rPr>
        <w:t>FedAvg.</w:t>
      </w:r>
    </w:p>
    <w:p w14:paraId="756B5503" w14:textId="77777777" w:rsidR="00464FE4" w:rsidRDefault="00464FE4" w:rsidP="00464FE4">
      <w:pPr>
        <w:pStyle w:val="BodyText"/>
        <w:spacing w:line="360" w:lineRule="auto"/>
        <w:ind w:left="540" w:right="332" w:firstLine="470"/>
        <w:jc w:val="both"/>
      </w:pPr>
      <w:r>
        <w:t xml:space="preserve">The </w:t>
      </w:r>
      <w:proofErr w:type="spellStart"/>
      <w:r>
        <w:rPr>
          <w:i/>
          <w:iCs/>
        </w:rPr>
        <w:t>pytorch</w:t>
      </w:r>
      <w:proofErr w:type="spellEnd"/>
      <w:r>
        <w:rPr>
          <w:i/>
          <w:iCs/>
        </w:rPr>
        <w:t xml:space="preserve">-from-centralized-to-federated </w:t>
      </w:r>
      <w:r>
        <w:t xml:space="preserve">example demonstrates the transition from a ML </w:t>
      </w:r>
      <w:proofErr w:type="spellStart"/>
      <w:r>
        <w:t>centralised</w:t>
      </w:r>
      <w:proofErr w:type="spellEnd"/>
      <w:r>
        <w:t xml:space="preserve"> setup to a FL setup using </w:t>
      </w:r>
      <w:r>
        <w:rPr>
          <w:i/>
          <w:iCs/>
        </w:rPr>
        <w:t xml:space="preserve">Flower </w:t>
      </w:r>
      <w:r>
        <w:t xml:space="preserve">and </w:t>
      </w:r>
      <w:proofErr w:type="spellStart"/>
      <w:r>
        <w:rPr>
          <w:i/>
          <w:iCs/>
        </w:rPr>
        <w:t>Pytorch</w:t>
      </w:r>
      <w:proofErr w:type="spellEnd"/>
      <w:r>
        <w:t xml:space="preserve">. In the </w:t>
      </w:r>
      <w:proofErr w:type="spellStart"/>
      <w:r>
        <w:t>centralised</w:t>
      </w:r>
      <w:proofErr w:type="spellEnd"/>
      <w:r>
        <w:t xml:space="preserve"> setup, a CNN was trained using the CIFAR-10 dataset achieving 37.8% accuracy. The federated setup distributed the data across two </w:t>
      </w:r>
      <w:proofErr w:type="gramStart"/>
      <w:r>
        <w:t>clients</w:t>
      </w:r>
      <w:proofErr w:type="gramEnd"/>
      <w:r>
        <w:t xml:space="preserve"> training models locally. The server aggregated updates and improved accuracy in 48.9%. This demonstrates how FL can better </w:t>
      </w:r>
      <w:proofErr w:type="spellStart"/>
      <w:r>
        <w:t>generalise</w:t>
      </w:r>
      <w:proofErr w:type="spellEnd"/>
      <w:r>
        <w:t xml:space="preserve"> and improve accuracy.</w:t>
      </w:r>
    </w:p>
    <w:p w14:paraId="31A938F2" w14:textId="77777777" w:rsidR="00464FE4" w:rsidRDefault="00464FE4" w:rsidP="00464FE4">
      <w:pPr>
        <w:pStyle w:val="BodyText"/>
        <w:spacing w:line="360" w:lineRule="auto"/>
        <w:ind w:left="540" w:right="332" w:firstLine="470"/>
        <w:jc w:val="both"/>
      </w:pPr>
      <w:r w:rsidRPr="00175B88">
        <w:t xml:space="preserve">The </w:t>
      </w:r>
      <w:r w:rsidRPr="00175B88">
        <w:rPr>
          <w:i/>
          <w:iCs/>
        </w:rPr>
        <w:t>Flower</w:t>
      </w:r>
      <w:r w:rsidRPr="00175B88">
        <w:t xml:space="preserve"> framework is closer to real FL scenarios because it simulates clients and a server in a pragmatic way, making it easy to understand how each element is laid out. Flower surpasses </w:t>
      </w:r>
      <w:proofErr w:type="spellStart"/>
      <w:r w:rsidRPr="00175B88">
        <w:rPr>
          <w:i/>
          <w:iCs/>
        </w:rPr>
        <w:t>PySyft</w:t>
      </w:r>
      <w:proofErr w:type="spellEnd"/>
      <w:r w:rsidRPr="00175B88">
        <w:t xml:space="preserve"> and </w:t>
      </w:r>
      <w:r w:rsidRPr="00175B88">
        <w:rPr>
          <w:i/>
          <w:iCs/>
        </w:rPr>
        <w:t>FATE</w:t>
      </w:r>
      <w:r w:rsidRPr="00175B88">
        <w:t xml:space="preserve"> in this regard. A drawback, however, is that users need to create environments and be familiar with the Linux console to deploy these examples.</w:t>
      </w:r>
    </w:p>
    <w:p w14:paraId="3F52E6B3" w14:textId="4505BC50" w:rsidR="00485063" w:rsidRDefault="00485063" w:rsidP="00485063">
      <w:pPr>
        <w:pStyle w:val="BodyText"/>
        <w:spacing w:line="360" w:lineRule="auto"/>
        <w:ind w:left="540" w:right="332" w:firstLine="470"/>
        <w:jc w:val="both"/>
      </w:pPr>
      <w:proofErr w:type="spellStart"/>
      <w:r w:rsidRPr="000C42F6">
        <w:rPr>
          <w:i/>
          <w:iCs/>
        </w:rPr>
        <w:t>FedML</w:t>
      </w:r>
      <w:proofErr w:type="spellEnd"/>
      <w:r>
        <w:t xml:space="preserve"> offers clear documentation and tutorials for deploying its experiments. It also has a broad support community on Slack. Several of its repositories contain code that has been used in real-world settings and academic publications. Two tutorials </w:t>
      </w:r>
      <w:proofErr w:type="gramStart"/>
      <w:r>
        <w:t>were evaluated</w:t>
      </w:r>
      <w:proofErr w:type="gramEnd"/>
      <w:r>
        <w:t xml:space="preserve"> </w:t>
      </w:r>
      <w:r w:rsidRPr="000C42F6">
        <w:rPr>
          <w:i/>
          <w:iCs/>
        </w:rPr>
        <w:t>FedAvg</w:t>
      </w:r>
      <w:r>
        <w:t xml:space="preserve"> MNIST LR and the Heart Disease Example.</w:t>
      </w:r>
    </w:p>
    <w:p w14:paraId="6A6947FA" w14:textId="77777777" w:rsidR="00485063" w:rsidRDefault="00485063" w:rsidP="00485063">
      <w:pPr>
        <w:pStyle w:val="BodyText"/>
        <w:spacing w:line="360" w:lineRule="auto"/>
        <w:ind w:left="540" w:right="332" w:firstLine="470"/>
        <w:jc w:val="both"/>
      </w:pPr>
      <w:r w:rsidRPr="000C42F6">
        <w:rPr>
          <w:i/>
          <w:iCs/>
        </w:rPr>
        <w:lastRenderedPageBreak/>
        <w:t>FedAvg</w:t>
      </w:r>
      <w:r>
        <w:t xml:space="preserve"> MNIST LR demonstrates how to use the federated averaging algorithm for training a logistic regression model on the MNIST dataset under a cross-silo (horizontal) federated learning setup. The experiment has 1,000 clients, with each client training on a partitioned MNIST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zed server situations.</w:t>
      </w:r>
    </w:p>
    <w:p w14:paraId="63FB31B0" w14:textId="77777777" w:rsidR="00485063" w:rsidRDefault="00485063" w:rsidP="00485063">
      <w:pPr>
        <w:pStyle w:val="BodyText"/>
        <w:spacing w:line="360" w:lineRule="auto"/>
        <w:ind w:left="540" w:right="332" w:firstLine="470"/>
        <w:jc w:val="both"/>
      </w:pPr>
      <w:r>
        <w:t xml:space="preserve">The Heart Disease Example uses federated learning on a distributed </w:t>
      </w:r>
      <w:proofErr w:type="gramStart"/>
      <w:r>
        <w:t>Heart Disease</w:t>
      </w:r>
      <w:proofErr w:type="gramEnd"/>
      <w:r>
        <w:t xml:space="preserve"> dataset to illustrate its use in healthcare. The dataset is distributed across four centers: Cleveland, Hungary, Switzerland, and Long Beach V. The dataset holds data specific to each center. Experiments were run using a binary classification model over 10 communication rounds with FedAvg as the optimizer. The performance of the model, with respect to the Area Under the Curve (AUC), stabilizes around 0.7396, demonstrating the capability to handle binary classes.</w:t>
      </w:r>
    </w:p>
    <w:p w14:paraId="36AE0E0C" w14:textId="77777777" w:rsidR="00485063" w:rsidRDefault="00485063" w:rsidP="00485063">
      <w:pPr>
        <w:pStyle w:val="BodyText"/>
        <w:spacing w:line="360" w:lineRule="auto"/>
        <w:ind w:left="540" w:right="332" w:firstLine="470"/>
        <w:jc w:val="both"/>
      </w:pPr>
      <w:r>
        <w:t xml:space="preserve">Unlike </w:t>
      </w:r>
      <w:proofErr w:type="spellStart"/>
      <w:r>
        <w:t>PySyft</w:t>
      </w:r>
      <w:proofErr w:type="spellEnd"/>
      <w:r>
        <w:t xml:space="preserve">, FATE, and Flower, </w:t>
      </w:r>
      <w:proofErr w:type="spellStart"/>
      <w:r>
        <w:t>FedML</w:t>
      </w:r>
      <w:proofErr w:type="spellEnd"/>
      <w:r>
        <w:t xml:space="preserve"> offers a platform for project management (open.fedml.ai); however, this feature was not evaluated due to time constraints. After evaluation, </w:t>
      </w:r>
      <w:proofErr w:type="spellStart"/>
      <w:r>
        <w:t>FedML</w:t>
      </w:r>
      <w:proofErr w:type="spellEnd"/>
      <w:r>
        <w:t xml:space="preserve"> appears to be the closest to real-world settings, as evidenced by its GitHub repository.</w:t>
      </w:r>
    </w:p>
    <w:p w14:paraId="11EB4885" w14:textId="77777777" w:rsidR="000B06AD" w:rsidRDefault="000B06AD" w:rsidP="000B06AD">
      <w:pPr>
        <w:pStyle w:val="BodyText"/>
        <w:spacing w:line="360" w:lineRule="auto"/>
        <w:ind w:left="540" w:right="332" w:firstLine="470"/>
        <w:jc w:val="both"/>
      </w:pPr>
      <w:r>
        <w:t xml:space="preserve">The last FL framework reviewed, TFF, presents a comprehensive GitHub repository, with documentation and tutorials that are easy to follow. The tutorials are JNs that can be run on a </w:t>
      </w:r>
      <w:r>
        <w:rPr>
          <w:i/>
          <w:iCs/>
        </w:rPr>
        <w:t xml:space="preserve">Google </w:t>
      </w:r>
      <w:proofErr w:type="spellStart"/>
      <w:r>
        <w:rPr>
          <w:i/>
          <w:iCs/>
        </w:rPr>
        <w:t>Colab</w:t>
      </w:r>
      <w:proofErr w:type="spellEnd"/>
      <w:r>
        <w:rPr>
          <w:i/>
          <w:iCs/>
        </w:rPr>
        <w:t xml:space="preserve"> </w:t>
      </w:r>
      <w:r>
        <w:t xml:space="preserve">or downloaded to a local computer for exploration, there are a total of twenty tutorials only two were selected for evaluation. TFF offers a robust package divided </w:t>
      </w:r>
      <w:proofErr w:type="gramStart"/>
      <w:r>
        <w:t>in</w:t>
      </w:r>
      <w:proofErr w:type="gramEnd"/>
      <w:r>
        <w:t xml:space="preserve"> two layers, FL and Federated Core (FC).</w:t>
      </w:r>
      <w:r w:rsidRPr="00747D2F">
        <w:t xml:space="preserve"> The first layer provides high-level interfaces for integrating </w:t>
      </w:r>
      <w:proofErr w:type="spellStart"/>
      <w:r w:rsidRPr="00747D2F">
        <w:rPr>
          <w:i/>
          <w:iCs/>
        </w:rPr>
        <w:t>Keras</w:t>
      </w:r>
      <w:proofErr w:type="spellEnd"/>
      <w:r w:rsidRPr="00747D2F">
        <w:t xml:space="preserve"> or </w:t>
      </w:r>
      <w:r w:rsidRPr="00747D2F">
        <w:rPr>
          <w:i/>
          <w:iCs/>
        </w:rPr>
        <w:t>non-</w:t>
      </w:r>
      <w:proofErr w:type="spellStart"/>
      <w:r w:rsidRPr="00747D2F">
        <w:rPr>
          <w:i/>
          <w:iCs/>
        </w:rPr>
        <w:t>Keras</w:t>
      </w:r>
      <w:proofErr w:type="spellEnd"/>
      <w:r w:rsidRPr="00747D2F">
        <w:t xml:space="preserve"> machine learning models into the TFF framework. The second layer consists of lower-level interfaces that allow customization of algorithms by combining </w:t>
      </w:r>
      <w:r w:rsidRPr="00F27E38">
        <w:rPr>
          <w:i/>
          <w:iCs/>
        </w:rPr>
        <w:t>TensorFlow</w:t>
      </w:r>
      <w:r w:rsidRPr="00747D2F">
        <w:t xml:space="preserve"> with distributed communication operators</w:t>
      </w:r>
      <w:r>
        <w:t xml:space="preserve"> (TensorFlow Federated, 2024). Evaluating the tutorials, the first focused on image classification in a FL setting and the second demonstrated how to build a FL algorithm with TensorFlow.</w:t>
      </w:r>
    </w:p>
    <w:p w14:paraId="320E99B5" w14:textId="77777777" w:rsidR="00405E7C" w:rsidRDefault="00405E7C" w:rsidP="00405E7C">
      <w:pPr>
        <w:pStyle w:val="BodyText"/>
        <w:spacing w:line="360" w:lineRule="auto"/>
        <w:ind w:left="540" w:right="332" w:firstLine="470"/>
        <w:jc w:val="both"/>
      </w:pPr>
      <w:r w:rsidRPr="005A689C">
        <w:t xml:space="preserve">FL for image classification tutorial demonstrates how to use the TFF high-level </w:t>
      </w:r>
      <w:proofErr w:type="spellStart"/>
      <w:proofErr w:type="gramStart"/>
      <w:r w:rsidRPr="005A689C">
        <w:rPr>
          <w:i/>
          <w:iCs/>
        </w:rPr>
        <w:lastRenderedPageBreak/>
        <w:t>tff.learning</w:t>
      </w:r>
      <w:proofErr w:type="spellEnd"/>
      <w:proofErr w:type="gramEnd"/>
      <w:r w:rsidRPr="005A689C">
        <w:t xml:space="preserve"> API to perform federated learning on the EMNIST dataset, which is a federated version of the MNIST dataset. The process involves key steps: first, it prepares the non-</w:t>
      </w:r>
      <w:proofErr w:type="spellStart"/>
      <w:r w:rsidRPr="005A689C">
        <w:t>i.i.d.</w:t>
      </w:r>
      <w:proofErr w:type="spellEnd"/>
      <w:r w:rsidRPr="005A689C">
        <w:t xml:space="preserve"> data across multiple clients for federated learning. Then, a simple neural network is defined using </w:t>
      </w:r>
      <w:proofErr w:type="spellStart"/>
      <w:proofErr w:type="gramStart"/>
      <w:r w:rsidRPr="005A689C">
        <w:rPr>
          <w:i/>
          <w:iCs/>
        </w:rPr>
        <w:t>tf.keras</w:t>
      </w:r>
      <w:proofErr w:type="spellEnd"/>
      <w:proofErr w:type="gramEnd"/>
      <w:r w:rsidRPr="005A689C">
        <w:rPr>
          <w:i/>
          <w:iCs/>
        </w:rPr>
        <w:t xml:space="preserve"> </w:t>
      </w:r>
      <w:r w:rsidRPr="005A689C">
        <w:t xml:space="preserve">and is wrapped with TFF </w:t>
      </w:r>
      <w:proofErr w:type="spellStart"/>
      <w:r w:rsidRPr="005A689C">
        <w:rPr>
          <w:i/>
          <w:iCs/>
        </w:rPr>
        <w:t>tff.learning.models.VariableModel</w:t>
      </w:r>
      <w:proofErr w:type="spellEnd"/>
      <w:r w:rsidRPr="005A689C">
        <w:rPr>
          <w:i/>
          <w:iCs/>
        </w:rPr>
        <w:t>.</w:t>
      </w:r>
      <w:r w:rsidRPr="005A689C">
        <w:t xml:space="preserve"> The model is trained using the </w:t>
      </w:r>
      <w:r w:rsidRPr="005A689C">
        <w:rPr>
          <w:i/>
          <w:iCs/>
        </w:rPr>
        <w:t>FedAvg</w:t>
      </w:r>
      <w:r w:rsidRPr="005A689C">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52B921D" w14:textId="77777777" w:rsidR="00405E7C" w:rsidRDefault="00405E7C" w:rsidP="00405E7C">
      <w:pPr>
        <w:pStyle w:val="BodyText"/>
        <w:spacing w:line="360" w:lineRule="auto"/>
        <w:ind w:left="540" w:right="332" w:firstLine="470"/>
        <w:jc w:val="both"/>
      </w:pPr>
      <w:r w:rsidRPr="00496DDD">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sidRPr="00496DDD">
        <w:rPr>
          <w:i/>
          <w:iCs/>
        </w:rPr>
        <w:t>FedAvg</w:t>
      </w:r>
      <w:r w:rsidRPr="00496DDD">
        <w:t xml:space="preserve"> algorithm was developed by defining the </w:t>
      </w:r>
      <w:proofErr w:type="spellStart"/>
      <w:r w:rsidRPr="00496DDD">
        <w:rPr>
          <w:i/>
          <w:iCs/>
        </w:rPr>
        <w:t>initialize_fn</w:t>
      </w:r>
      <w:proofErr w:type="spellEnd"/>
      <w:r w:rsidRPr="00496DDD">
        <w:t xml:space="preserve"> and </w:t>
      </w:r>
      <w:proofErr w:type="spellStart"/>
      <w:r w:rsidRPr="00496DDD">
        <w:rPr>
          <w:i/>
          <w:iCs/>
        </w:rPr>
        <w:t>next_fn</w:t>
      </w:r>
      <w:proofErr w:type="spellEnd"/>
      <w:r w:rsidRPr="00496DDD">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39148D0" w14:textId="77777777" w:rsidR="00405E7C" w:rsidRDefault="00405E7C" w:rsidP="00405E7C">
      <w:pPr>
        <w:pStyle w:val="BodyText"/>
        <w:spacing w:line="360" w:lineRule="auto"/>
        <w:ind w:left="540" w:right="332" w:firstLine="470"/>
        <w:jc w:val="both"/>
      </w:pPr>
      <w:r w:rsidRPr="00D21CCC">
        <w:t>Summarizing TFF, it is likely the most robust FL framework, but its tutorials are more suited to academic scenarios and are far from real-world applications.</w:t>
      </w:r>
    </w:p>
    <w:p w14:paraId="5C008387" w14:textId="77777777" w:rsidR="006C6303" w:rsidRDefault="006C6303" w:rsidP="006C6303">
      <w:pPr>
        <w:pStyle w:val="BodyText"/>
        <w:spacing w:line="360" w:lineRule="auto"/>
        <w:ind w:left="540" w:right="332" w:firstLine="470"/>
        <w:jc w:val="both"/>
      </w:pPr>
      <w:r w:rsidRPr="009F3EB1">
        <w:t>In summary, all five FL frameworks offer a wide range of options for setting up FL systems. Based on the evaluation conducted, Table 5.6 presents their rankings based on an equal-weighted average</w:t>
      </w:r>
      <w:r>
        <w:t>.</w:t>
      </w:r>
    </w:p>
    <w:p w14:paraId="4501F7D0" w14:textId="77777777" w:rsidR="003F70E7" w:rsidRDefault="003F70E7" w:rsidP="003F70E7">
      <w:pPr>
        <w:pStyle w:val="BodyText"/>
        <w:spacing w:line="360" w:lineRule="auto"/>
        <w:ind w:left="540" w:right="332" w:firstLine="470"/>
        <w:jc w:val="both"/>
      </w:pPr>
      <w:proofErr w:type="spellStart"/>
      <w:r w:rsidRPr="00B20486">
        <w:rPr>
          <w:i/>
          <w:iCs/>
        </w:rPr>
        <w:t>FedML</w:t>
      </w:r>
      <w:proofErr w:type="spellEnd"/>
      <w:r w:rsidRPr="00B20486">
        <w:t xml:space="preserve"> stands out as the best option, offering intuitive tutorials that closely mirror real-world settings and a website capable of orchestrating and controlling FL experiments. </w:t>
      </w:r>
      <w:r w:rsidRPr="00B20486">
        <w:rPr>
          <w:i/>
          <w:iCs/>
        </w:rPr>
        <w:t>Flower</w:t>
      </w:r>
      <w:r w:rsidRPr="00B20486">
        <w:t xml:space="preserve"> and </w:t>
      </w:r>
      <w:r w:rsidRPr="00B20486">
        <w:rPr>
          <w:i/>
          <w:iCs/>
        </w:rPr>
        <w:t>FATE</w:t>
      </w:r>
      <w:r w:rsidRPr="00B20486">
        <w:t xml:space="preserve"> closely follow, with their tutorials and seamless deployment making them very robust for experimenting with FL settings. While all five FL frameworks are focused on research, the evaluation determined that </w:t>
      </w:r>
      <w:r w:rsidRPr="00B20486">
        <w:rPr>
          <w:i/>
          <w:iCs/>
        </w:rPr>
        <w:t>TFF</w:t>
      </w:r>
      <w:r w:rsidRPr="00B20486">
        <w:t xml:space="preserve"> and </w:t>
      </w:r>
      <w:proofErr w:type="spellStart"/>
      <w:r w:rsidRPr="00B20486">
        <w:rPr>
          <w:i/>
          <w:iCs/>
        </w:rPr>
        <w:t>PySyft</w:t>
      </w:r>
      <w:proofErr w:type="spellEnd"/>
      <w:r w:rsidRPr="00B20486">
        <w:t xml:space="preserve"> appear to be designed primarily for academic research, as their tutorials serve mainly as proofs of concept</w:t>
      </w:r>
      <w:r>
        <w:t>.</w:t>
      </w:r>
    </w:p>
    <w:p w14:paraId="778CB48F" w14:textId="3C7723DD" w:rsidR="003F70E7" w:rsidRDefault="003F70E7" w:rsidP="003F70E7">
      <w:pPr>
        <w:pStyle w:val="BodyText"/>
        <w:spacing w:line="360" w:lineRule="auto"/>
        <w:ind w:left="540" w:right="332" w:firstLine="470"/>
        <w:jc w:val="both"/>
      </w:pPr>
      <w:r w:rsidRPr="00014A18">
        <w:t xml:space="preserve">In conclusion, all five FL frameworks can be enhanced due to their open-source nature, allowing for the </w:t>
      </w:r>
      <w:proofErr w:type="spellStart"/>
      <w:r w:rsidRPr="00014A18">
        <w:t>customi</w:t>
      </w:r>
      <w:r>
        <w:t>s</w:t>
      </w:r>
      <w:r w:rsidRPr="00014A18">
        <w:t>ation</w:t>
      </w:r>
      <w:proofErr w:type="spellEnd"/>
      <w:r w:rsidRPr="00014A18">
        <w:t xml:space="preserve"> of a </w:t>
      </w:r>
      <w:r>
        <w:t>FL</w:t>
      </w:r>
      <w:r w:rsidRPr="00014A18">
        <w:t xml:space="preserve"> system to match the specific requirements of a project</w:t>
      </w:r>
      <w:r w:rsidR="00E3559F">
        <w:t>.</w:t>
      </w:r>
    </w:p>
    <w:p w14:paraId="46A60A1F" w14:textId="77777777" w:rsidR="00E3559F" w:rsidRDefault="00E3559F" w:rsidP="00E3559F">
      <w:pPr>
        <w:pStyle w:val="BodyText"/>
        <w:spacing w:line="360" w:lineRule="auto"/>
        <w:ind w:left="540" w:right="332" w:firstLine="470"/>
        <w:jc w:val="both"/>
      </w:pPr>
      <w:r w:rsidRPr="00456E51">
        <w:rPr>
          <w:highlight w:val="yellow"/>
        </w:rPr>
        <w:lastRenderedPageBreak/>
        <w:t>Section 10.2., of the annex provides additional information on how to deploy and implement the tutorials for each of the FL frameworks evaluated.</w:t>
      </w:r>
    </w:p>
    <w:bookmarkEnd w:id="0"/>
    <w:p w14:paraId="2EC57D58" w14:textId="77777777" w:rsidR="00B12376" w:rsidRPr="003850C4" w:rsidRDefault="00B12376" w:rsidP="00B12376">
      <w:pPr>
        <w:pStyle w:val="BodyText"/>
        <w:spacing w:line="360" w:lineRule="auto"/>
        <w:ind w:left="540" w:right="332" w:firstLine="470"/>
        <w:jc w:val="both"/>
      </w:pPr>
      <w:r w:rsidRPr="00B906FB">
        <w:t xml:space="preserve">This chapter describes how the FL server was built, including its architecture, components, communication protocols, server functions, and client coordination. A high-level overview of the project file structure is shown in Figure 6.1. The server is orchestrated by </w:t>
      </w:r>
      <w:r w:rsidRPr="00B906FB">
        <w:rPr>
          <w:i/>
          <w:iCs/>
        </w:rPr>
        <w:t>server.py</w:t>
      </w:r>
      <w:r w:rsidRPr="00B906FB">
        <w:t xml:space="preserve">, with clients connecting to the server via </w:t>
      </w:r>
      <w:r w:rsidRPr="00B906FB">
        <w:rPr>
          <w:i/>
          <w:iCs/>
        </w:rPr>
        <w:t>client.py</w:t>
      </w:r>
      <w:r w:rsidRPr="00B906FB">
        <w:t xml:space="preserve">. There are two scenarios for training: </w:t>
      </w:r>
      <w:r w:rsidRPr="00B906FB">
        <w:rPr>
          <w:i/>
          <w:iCs/>
        </w:rPr>
        <w:t>medical</w:t>
      </w:r>
      <w:r w:rsidRPr="00B906FB">
        <w:t xml:space="preserve"> and </w:t>
      </w:r>
      <w:r w:rsidRPr="00B906FB">
        <w:rPr>
          <w:i/>
          <w:iCs/>
        </w:rPr>
        <w:t>technological</w:t>
      </w:r>
      <w:r w:rsidRPr="00B906FB">
        <w:t xml:space="preserve">. Data for these scenarios was generated using </w:t>
      </w:r>
      <w:r>
        <w:t>JNs</w:t>
      </w:r>
      <w:r w:rsidRPr="00B906FB">
        <w:t xml:space="preserve"> stored in the </w:t>
      </w:r>
      <w:proofErr w:type="spellStart"/>
      <w:r w:rsidRPr="00B906FB">
        <w:rPr>
          <w:i/>
          <w:iCs/>
        </w:rPr>
        <w:t>FLServer</w:t>
      </w:r>
      <w:proofErr w:type="spellEnd"/>
      <w:r w:rsidRPr="00B906FB">
        <w:rPr>
          <w:i/>
          <w:iCs/>
        </w:rPr>
        <w:t>/JNs</w:t>
      </w:r>
      <w:r w:rsidRPr="00B906FB">
        <w:t xml:space="preserve"> directory. Finally, a front-end page (</w:t>
      </w:r>
      <w:r w:rsidRPr="00B906FB">
        <w:rPr>
          <w:i/>
          <w:iCs/>
        </w:rPr>
        <w:t>index.html</w:t>
      </w:r>
      <w:r w:rsidRPr="00B906FB">
        <w:t>) is provided to interact with the server.</w:t>
      </w:r>
      <w:r>
        <w:t xml:space="preserve"> To format the page </w:t>
      </w:r>
      <w:r>
        <w:rPr>
          <w:i/>
          <w:iCs/>
        </w:rPr>
        <w:t xml:space="preserve">styles.css </w:t>
      </w:r>
      <w:r>
        <w:t xml:space="preserve">was used, and </w:t>
      </w:r>
      <w:r>
        <w:rPr>
          <w:i/>
          <w:iCs/>
        </w:rPr>
        <w:t>script.js</w:t>
      </w:r>
      <w:r>
        <w:t xml:space="preserve"> gave the logic to interact with the server and dynamically update the HTML content.</w:t>
      </w:r>
    </w:p>
    <w:p w14:paraId="7B511E99" w14:textId="77777777" w:rsidR="00456E51" w:rsidRDefault="00456E51" w:rsidP="00456E51">
      <w:pPr>
        <w:pStyle w:val="BodyText"/>
        <w:spacing w:line="360" w:lineRule="auto"/>
        <w:ind w:left="540" w:right="332" w:firstLine="470"/>
        <w:jc w:val="both"/>
      </w:pPr>
      <w:r w:rsidRPr="00C3235D">
        <w:t>The designed FL server has an architecture to fit in multiple client nodes,</w:t>
      </w:r>
      <w:r>
        <w:t xml:space="preserve">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5E4D5B0B" w14:textId="669D5922" w:rsidR="003A5EBE" w:rsidRDefault="003A5EBE" w:rsidP="003A5EBE">
      <w:pPr>
        <w:pStyle w:val="BodyText"/>
        <w:spacing w:line="360" w:lineRule="auto"/>
        <w:ind w:left="540" w:right="332" w:firstLine="470"/>
        <w:jc w:val="both"/>
      </w:pPr>
      <w:r w:rsidRPr="00B260AC">
        <w:t>T</w:t>
      </w:r>
      <w:r>
        <w:t xml:space="preserve">he server was run across four scenarios, </w:t>
      </w:r>
      <w:r>
        <w:rPr>
          <w:i/>
          <w:iCs/>
        </w:rPr>
        <w:t xml:space="preserve">technological </w:t>
      </w:r>
      <w:r>
        <w:t xml:space="preserve">and </w:t>
      </w:r>
      <w:r>
        <w:rPr>
          <w:i/>
          <w:iCs/>
        </w:rPr>
        <w:t>medical,</w:t>
      </w:r>
      <w:r>
        <w:t xml:space="preserve"> each</w:t>
      </w:r>
      <w:r>
        <w:rPr>
          <w:i/>
          <w:iCs/>
        </w:rPr>
        <w:t xml:space="preserve"> </w:t>
      </w:r>
      <w:r>
        <w:t xml:space="preserve">in its IID and non-IID variants. After the five clients connected, the training for the </w:t>
      </w:r>
      <w:r>
        <w:rPr>
          <w:i/>
          <w:iCs/>
        </w:rPr>
        <w:t xml:space="preserve">Technological IID </w:t>
      </w:r>
      <w:r>
        <w:t xml:space="preserve">scenario iterated over five rounds, followed by the same process for </w:t>
      </w:r>
      <w:r>
        <w:rPr>
          <w:i/>
          <w:iCs/>
        </w:rPr>
        <w:t xml:space="preserve">Technological </w:t>
      </w:r>
      <w:proofErr w:type="spellStart"/>
      <w:r>
        <w:rPr>
          <w:i/>
          <w:iCs/>
        </w:rPr>
        <w:t>nonIID</w:t>
      </w:r>
      <w:proofErr w:type="spellEnd"/>
      <w:r>
        <w:rPr>
          <w:i/>
          <w:iCs/>
        </w:rPr>
        <w:t xml:space="preserve">, Medical IID </w:t>
      </w:r>
      <w:r>
        <w:t xml:space="preserve">and </w:t>
      </w:r>
      <w:r>
        <w:rPr>
          <w:i/>
          <w:iCs/>
        </w:rPr>
        <w:t xml:space="preserve">Medical </w:t>
      </w:r>
      <w:proofErr w:type="spellStart"/>
      <w:r>
        <w:rPr>
          <w:i/>
          <w:iCs/>
        </w:rPr>
        <w:t>nonIID</w:t>
      </w:r>
      <w:proofErr w:type="spellEnd"/>
      <w:r>
        <w:t>. After the final training scenario, the server was shut down. A video is available to illustrate this process, as well as Figure 6.3.</w:t>
      </w:r>
    </w:p>
    <w:p w14:paraId="3EBACA7B" w14:textId="77777777" w:rsidR="00C9362D" w:rsidRPr="00F866A4" w:rsidRDefault="00C9362D" w:rsidP="00C9362D">
      <w:pPr>
        <w:pStyle w:val="BodyText"/>
        <w:suppressAutoHyphens/>
        <w:spacing w:line="360" w:lineRule="auto"/>
        <w:ind w:left="540" w:right="332" w:firstLine="470"/>
        <w:jc w:val="both"/>
      </w:pPr>
      <w:r w:rsidRPr="00F866A4">
        <w:t xml:space="preserve">This file includes fifteen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t>(Technological</w:t>
      </w:r>
      <w:r>
        <w:rPr>
          <w:i/>
          <w:iCs/>
        </w:rPr>
        <w:t xml:space="preserve"> IID, Technological </w:t>
      </w:r>
      <w:proofErr w:type="spellStart"/>
      <w:r>
        <w:rPr>
          <w:i/>
          <w:iCs/>
        </w:rPr>
        <w:t>nonIID</w:t>
      </w:r>
      <w:proofErr w:type="spellEnd"/>
      <w:r>
        <w:rPr>
          <w:i/>
          <w:iCs/>
        </w:rPr>
        <w:t xml:space="preserve">, Medical IID </w:t>
      </w:r>
      <w:r>
        <w:t xml:space="preserve">and </w:t>
      </w:r>
      <w:r>
        <w:rPr>
          <w:i/>
          <w:iCs/>
        </w:rPr>
        <w:t xml:space="preserve">Medical </w:t>
      </w:r>
      <w:proofErr w:type="spellStart"/>
      <w:r>
        <w:rPr>
          <w:i/>
          <w:iCs/>
        </w:rPr>
        <w:t>nonIID</w:t>
      </w:r>
      <w:proofErr w:type="spellEnd"/>
      <w:r>
        <w:rPr>
          <w:i/>
          <w:iCs/>
        </w:rPr>
        <w:t>)</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1EF6B936" w14:textId="77777777" w:rsidR="00C9362D" w:rsidRDefault="00C9362D" w:rsidP="00C9362D">
      <w:pPr>
        <w:pStyle w:val="BodyText"/>
        <w:suppressAutoHyphens/>
        <w:spacing w:line="360" w:lineRule="auto"/>
        <w:ind w:left="540" w:right="332" w:firstLine="470"/>
        <w:jc w:val="both"/>
      </w:pPr>
      <w:r w:rsidRPr="00F866A4">
        <w:t xml:space="preserve">A logic was implemented to refresh the server, as hitting the reload page every time was not an option. The refresh function sets a flag indicating that the server state requires </w:t>
      </w:r>
      <w:r w:rsidRPr="00F866A4">
        <w:lastRenderedPageBreak/>
        <w:t>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056A4245" w14:textId="77777777" w:rsidR="00CF350A" w:rsidRPr="0041117D" w:rsidRDefault="00CF350A" w:rsidP="00CF350A">
      <w:pPr>
        <w:pStyle w:val="BodyText"/>
        <w:spacing w:line="360" w:lineRule="auto"/>
        <w:ind w:left="540" w:right="332" w:firstLine="470"/>
        <w:jc w:val="both"/>
      </w:pPr>
      <w:r w:rsidRPr="00480400">
        <w:t>This script comprises thirteen functions responsible for enabling data loading for the specified client and scenario (</w:t>
      </w:r>
      <w:r w:rsidRPr="009C7512">
        <w:rPr>
          <w:i/>
          <w:iCs/>
        </w:rPr>
        <w:t>Technological IID</w:t>
      </w:r>
      <w:r>
        <w:t xml:space="preserve"> or</w:t>
      </w:r>
      <w:r w:rsidRPr="00480400">
        <w:t xml:space="preserve"> </w:t>
      </w:r>
      <w:r w:rsidRPr="009C7512">
        <w:rPr>
          <w:i/>
          <w:iCs/>
        </w:rPr>
        <w:t>non-IID</w:t>
      </w:r>
      <w:r>
        <w:t xml:space="preserve"> and</w:t>
      </w:r>
      <w:r w:rsidRPr="00480400">
        <w:t xml:space="preserve"> </w:t>
      </w:r>
      <w:r w:rsidRPr="009C7512">
        <w:rPr>
          <w:i/>
          <w:iCs/>
        </w:rPr>
        <w:t>Medical</w:t>
      </w:r>
      <w:r w:rsidRPr="00480400">
        <w:t xml:space="preserve"> </w:t>
      </w:r>
      <w:r w:rsidRPr="009C7512">
        <w:rPr>
          <w:i/>
          <w:iCs/>
        </w:rPr>
        <w:t>IID</w:t>
      </w:r>
      <w:r w:rsidRPr="00480400">
        <w:t xml:space="preserve"> or </w:t>
      </w:r>
      <w:r w:rsidRPr="009C7512">
        <w:rPr>
          <w:i/>
          <w:iCs/>
        </w:rPr>
        <w:t>non-IID</w:t>
      </w:r>
      <w:r w:rsidRPr="00480400">
        <w:t xml:space="preserve">). Additionally, models for each scenario are defined and compiled based on the selected scenario. Functions for training management include </w:t>
      </w:r>
      <w:proofErr w:type="gramStart"/>
      <w:r w:rsidRPr="00480400">
        <w:t>prepare</w:t>
      </w:r>
      <w:proofErr w:type="gramEnd"/>
      <w:r w:rsidRPr="00480400">
        <w:t xml:space="preserve">, start, and run. After training has finished, the weights are sent back to the server, and a receive function updates the local client model. The </w:t>
      </w:r>
      <w:proofErr w:type="spellStart"/>
      <w:r w:rsidRPr="00CF1095">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173715D9" w14:textId="77777777" w:rsidR="001C692B" w:rsidRDefault="001C692B" w:rsidP="001C692B">
      <w:pPr>
        <w:pStyle w:val="BodyText"/>
        <w:spacing w:line="360" w:lineRule="auto"/>
        <w:ind w:left="540" w:right="332" w:firstLine="470"/>
        <w:jc w:val="both"/>
      </w:pPr>
      <w:r w:rsidRPr="00FF055A">
        <w:t xml:space="preserve">Communication within the FL app was facilitated using the HTTP protocol between the central node (server.py) and the clients. Two fundamental </w:t>
      </w:r>
      <w:r w:rsidRPr="00FF055A">
        <w:rPr>
          <w:i/>
          <w:iCs/>
        </w:rPr>
        <w:t>REST</w:t>
      </w:r>
      <w:r w:rsidRPr="00FF055A">
        <w:t xml:space="preserve"> operations, </w:t>
      </w:r>
      <w:r w:rsidRPr="00FF055A">
        <w:rPr>
          <w:i/>
          <w:iCs/>
        </w:rPr>
        <w:t>GET</w:t>
      </w:r>
      <w:r w:rsidRPr="00FF055A">
        <w:t xml:space="preserve"> and </w:t>
      </w:r>
      <w:r w:rsidRPr="00FF055A">
        <w:rPr>
          <w:i/>
          <w:iCs/>
        </w:rPr>
        <w:t>POST</w:t>
      </w:r>
      <w:r w:rsidRPr="00FF055A">
        <w:t xml:space="preserve">, were employed. The </w:t>
      </w:r>
      <w:r w:rsidRPr="00FF055A">
        <w:rPr>
          <w:i/>
          <w:iCs/>
        </w:rPr>
        <w:t>GET</w:t>
      </w:r>
      <w:r w:rsidRPr="00FF055A">
        <w:t xml:space="preserve"> method was primarily used by the server to retrieve the current state of all clients and to check if they needed to refresh their state or restart training. The </w:t>
      </w:r>
      <w:r w:rsidRPr="00FF055A">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FF055A">
        <w:rPr>
          <w:i/>
          <w:iCs/>
        </w:rPr>
        <w:t>GET</w:t>
      </w:r>
      <w:r w:rsidRPr="00FF055A">
        <w:t xml:space="preserve"> requests are non-intrusive; they do not alter the server's state and are intended solely for querying and retrieving data. In contrast, POST requests can modify the server's state. Across both nodes, a total of eleven endpoints have been defined, as illustrated in Figure 6.3.</w:t>
      </w:r>
    </w:p>
    <w:p w14:paraId="32D58585" w14:textId="77777777" w:rsidR="00087328" w:rsidRDefault="00087328" w:rsidP="00087328">
      <w:pPr>
        <w:pStyle w:val="BodyText"/>
        <w:spacing w:line="360" w:lineRule="auto"/>
        <w:ind w:left="540" w:right="332" w:firstLine="470"/>
        <w:jc w:val="both"/>
        <w:rPr>
          <w:color w:val="000000"/>
        </w:rPr>
      </w:pPr>
      <w:r w:rsidRPr="003B662F">
        <w:rPr>
          <w:color w:val="000000"/>
        </w:rPr>
        <w:t xml:space="preserve">This section describes the ML models used within the FL server. The models were designed based on the identified client population. The samples, reflecting </w:t>
      </w:r>
      <w:proofErr w:type="gramStart"/>
      <w:r w:rsidRPr="003B662F">
        <w:rPr>
          <w:color w:val="000000"/>
        </w:rPr>
        <w:t>the majority of</w:t>
      </w:r>
      <w:proofErr w:type="gramEnd"/>
      <w:r w:rsidRPr="003B662F">
        <w:rPr>
          <w:color w:val="000000"/>
        </w:rPr>
        <w:t xml:space="preserve"> the literature review, were categorized into medical and technological scenarios.</w:t>
      </w:r>
    </w:p>
    <w:p w14:paraId="3CD8DC10" w14:textId="23909542" w:rsidR="00942437" w:rsidRDefault="00942437" w:rsidP="00942437">
      <w:pPr>
        <w:pStyle w:val="BodyText"/>
        <w:spacing w:line="360" w:lineRule="auto"/>
        <w:ind w:left="540" w:right="332" w:firstLine="470"/>
        <w:jc w:val="both"/>
      </w:pPr>
      <w:r>
        <w:t xml:space="preserve">The medical model </w:t>
      </w:r>
      <w:proofErr w:type="spellStart"/>
      <w:r>
        <w:t>utilised</w:t>
      </w:r>
      <w:proofErr w:type="spellEnd"/>
      <w:r>
        <w:t xml:space="preserve"> was a CNN, designed for image classification tasks in the medical domain. In this scenario, the data consisted of images labelled as </w:t>
      </w:r>
      <w:r>
        <w:rPr>
          <w:i/>
          <w:iCs/>
        </w:rPr>
        <w:t xml:space="preserve">lung </w:t>
      </w:r>
      <w:r>
        <w:t xml:space="preserve">or </w:t>
      </w:r>
      <w:r>
        <w:rPr>
          <w:i/>
          <w:iCs/>
        </w:rPr>
        <w:t>not lung</w:t>
      </w:r>
      <w:r>
        <w:t xml:space="preserve">. The CNN was trained to classify these images based on the labels. This approach aimed to emulate similar medical experiments observed while reviewing the FL frameworks. The model layers </w:t>
      </w:r>
      <w:r w:rsidR="00260B7B">
        <w:t>are</w:t>
      </w:r>
      <w:r>
        <w:t xml:space="preserve"> detailed in Table 6.4.1, and model architecture is illustrated in Figure 6.4.1.</w:t>
      </w:r>
    </w:p>
    <w:p w14:paraId="4B0367AB" w14:textId="77777777" w:rsidR="00A37922" w:rsidRDefault="00A37922" w:rsidP="00A37922">
      <w:pPr>
        <w:pStyle w:val="BodyText"/>
        <w:spacing w:line="360" w:lineRule="auto"/>
        <w:ind w:left="540" w:right="332" w:firstLine="470"/>
        <w:jc w:val="both"/>
      </w:pPr>
      <w:r>
        <w:t xml:space="preserve">The CCN was implemented using the </w:t>
      </w:r>
      <w:r>
        <w:rPr>
          <w:i/>
          <w:iCs/>
        </w:rPr>
        <w:t xml:space="preserve">TensorFlow </w:t>
      </w:r>
      <w:r>
        <w:t xml:space="preserve">and </w:t>
      </w:r>
      <w:proofErr w:type="spellStart"/>
      <w:r>
        <w:rPr>
          <w:i/>
          <w:iCs/>
        </w:rPr>
        <w:t>Keras</w:t>
      </w:r>
      <w:proofErr w:type="spellEnd"/>
      <w:r>
        <w:rPr>
          <w:i/>
          <w:iCs/>
        </w:rPr>
        <w:t xml:space="preserve"> </w:t>
      </w:r>
      <w:r>
        <w:t xml:space="preserve">libraries and compiled using </w:t>
      </w:r>
      <w:r>
        <w:lastRenderedPageBreak/>
        <w:t xml:space="preserve">the categorical cross-entropy loss function </w:t>
      </w:r>
      <w:proofErr w:type="spellStart"/>
      <w:r>
        <w:t>optimised</w:t>
      </w:r>
      <w:proofErr w:type="spellEnd"/>
      <w:r>
        <w:t xml:space="preserve"> with the </w:t>
      </w:r>
      <w:r>
        <w:rPr>
          <w:i/>
          <w:iCs/>
        </w:rPr>
        <w:t>Adam</w:t>
      </w:r>
      <w:r>
        <w:t xml:space="preserve"> </w:t>
      </w:r>
      <w:proofErr w:type="spellStart"/>
      <w:r>
        <w:t>optimiser</w:t>
      </w:r>
      <w:proofErr w:type="spellEnd"/>
      <w:r>
        <w:t>.</w:t>
      </w:r>
    </w:p>
    <w:p w14:paraId="0E56DD37" w14:textId="77777777" w:rsidR="009530E1" w:rsidRDefault="009530E1" w:rsidP="009530E1">
      <w:pPr>
        <w:pStyle w:val="BodyText"/>
        <w:spacing w:line="360" w:lineRule="auto"/>
        <w:ind w:left="540" w:right="332" w:firstLine="470"/>
        <w:jc w:val="both"/>
      </w:pPr>
      <w:r>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Pr>
          <w:i/>
          <w:iCs/>
        </w:rPr>
        <w:t xml:space="preserve">“Tech” </w:t>
      </w:r>
      <w:r>
        <w:t>company could face a similar binary classification task, such as determining if a product could be potentially sold based on a binary target, if a mortgage can be given based on a binary target, etc. The model layers are detailed in Table 6.4.2, and model architecture is illustrated in Figure 6.4.2.</w:t>
      </w:r>
    </w:p>
    <w:p w14:paraId="19C37846" w14:textId="77777777" w:rsidR="00E75C03" w:rsidRDefault="00E75C03" w:rsidP="00E75C03">
      <w:pPr>
        <w:pStyle w:val="BodyText"/>
        <w:spacing w:line="360" w:lineRule="auto"/>
        <w:ind w:left="540" w:right="332" w:firstLine="470"/>
        <w:jc w:val="both"/>
      </w:pPr>
      <w:r>
        <w:t xml:space="preserve">The NN was implemented using the </w:t>
      </w:r>
      <w:r>
        <w:rPr>
          <w:i/>
          <w:iCs/>
        </w:rPr>
        <w:t xml:space="preserve">TensorFlow </w:t>
      </w:r>
      <w:r>
        <w:t xml:space="preserve">and </w:t>
      </w:r>
      <w:proofErr w:type="spellStart"/>
      <w:r>
        <w:rPr>
          <w:i/>
          <w:iCs/>
        </w:rPr>
        <w:t>Keras</w:t>
      </w:r>
      <w:proofErr w:type="spellEnd"/>
      <w:r>
        <w:rPr>
          <w:i/>
          <w:iCs/>
        </w:rPr>
        <w:t xml:space="preserve"> </w:t>
      </w:r>
      <w:r>
        <w:t xml:space="preserve">libraries and compiled using the binary cross-entropy loss function </w:t>
      </w:r>
      <w:proofErr w:type="spellStart"/>
      <w:r>
        <w:t>optimised</w:t>
      </w:r>
      <w:proofErr w:type="spellEnd"/>
      <w:r>
        <w:t xml:space="preserve"> with the </w:t>
      </w:r>
      <w:r>
        <w:rPr>
          <w:i/>
          <w:iCs/>
        </w:rPr>
        <w:t>Adam</w:t>
      </w:r>
      <w:r>
        <w:t xml:space="preserve"> </w:t>
      </w:r>
      <w:proofErr w:type="spellStart"/>
      <w:r>
        <w:t>optimiser</w:t>
      </w:r>
      <w:proofErr w:type="spellEnd"/>
      <w:r>
        <w:t>.</w:t>
      </w:r>
    </w:p>
    <w:p w14:paraId="5C5D7852" w14:textId="77777777" w:rsidR="00F414AC" w:rsidRDefault="00F414AC" w:rsidP="00F414AC">
      <w:pPr>
        <w:pStyle w:val="BodyText"/>
        <w:spacing w:line="360" w:lineRule="auto"/>
        <w:ind w:left="540" w:right="332" w:firstLine="470"/>
        <w:jc w:val="both"/>
      </w:pPr>
      <w:r>
        <w:t xml:space="preserve">A simple algorithm was introduced for this project, The Federated Weighted Average </w:t>
      </w:r>
      <w:r w:rsidRPr="002442A8">
        <w:rPr>
          <w:i/>
          <w:iCs/>
        </w:rPr>
        <w:t>(</w:t>
      </w:r>
      <w:proofErr w:type="spellStart"/>
      <w:r w:rsidRPr="002442A8">
        <w:rPr>
          <w:i/>
          <w:iCs/>
        </w:rPr>
        <w:t>FedWAvg</w:t>
      </w:r>
      <w:proofErr w:type="spellEnd"/>
      <w:r w:rsidRPr="002442A8">
        <w:rPr>
          <w:i/>
          <w:iCs/>
        </w:rPr>
        <w:t>)</w:t>
      </w:r>
      <w:r>
        <w:rPr>
          <w:i/>
          <w:iCs/>
        </w:rPr>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w:t>
      </w:r>
      <w:proofErr w:type="spellStart"/>
      <w:r>
        <w:t>initialises</w:t>
      </w:r>
      <w:proofErr w:type="spellEnd"/>
      <w:r>
        <w:t xml:space="preserve"> the global model with weighs </w:t>
      </w:r>
      <w:r w:rsidRPr="00A20D1C">
        <w:rPr>
          <w:i/>
          <w:iCs/>
        </w:rPr>
        <w:t>w</w:t>
      </w:r>
      <w:r w:rsidRPr="00A20D1C">
        <w:rPr>
          <w:i/>
          <w:iCs/>
          <w:vertAlign w:val="subscript"/>
        </w:rPr>
        <w:t>0</w:t>
      </w:r>
      <w:r>
        <w:rPr>
          <w:i/>
          <w:iCs/>
        </w:rPr>
        <w:t xml:space="preserve">. </w:t>
      </w:r>
      <w:r>
        <w:t xml:space="preserve">In each round, five clients participate, training the model locally and updating the weights </w:t>
      </w:r>
      <w:r w:rsidRPr="00A20D1C">
        <w:rPr>
          <w:i/>
          <w:iCs/>
        </w:rPr>
        <w:t>w</w:t>
      </w:r>
      <w:r>
        <w:rPr>
          <w:i/>
          <w:iCs/>
          <w:vertAlign w:val="subscript"/>
        </w:rPr>
        <w:t>t</w:t>
      </w:r>
      <w:r>
        <w:rPr>
          <w:i/>
          <w:iCs/>
        </w:rPr>
        <w:t xml:space="preserve">. </w:t>
      </w:r>
      <w:r>
        <w:t>The server then collects the updated weights from all clients, computes a weighted average to update the global model, and finally sends the updated global model back to the clients.</w:t>
      </w:r>
    </w:p>
    <w:p w14:paraId="11E3A0DD" w14:textId="77777777" w:rsidR="002764A4" w:rsidRDefault="002764A4" w:rsidP="002764A4">
      <w:pPr>
        <w:pStyle w:val="BodyText"/>
        <w:spacing w:line="360" w:lineRule="auto"/>
        <w:ind w:left="540" w:right="332" w:firstLine="470"/>
        <w:jc w:val="both"/>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zation would be horizontal FL, as the clients share the same dataset feature space but differ in the samples they hold.</w:t>
      </w:r>
    </w:p>
    <w:p w14:paraId="058610C8" w14:textId="77777777" w:rsidR="008A6567" w:rsidRDefault="008A6567" w:rsidP="008A6567">
      <w:pPr>
        <w:pStyle w:val="BodyText"/>
        <w:spacing w:line="360" w:lineRule="auto"/>
        <w:ind w:left="540" w:right="332" w:firstLine="470"/>
        <w:jc w:val="both"/>
      </w:pPr>
      <w:r w:rsidRPr="00665DB1">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Python libraries such as </w:t>
      </w:r>
      <w:proofErr w:type="spellStart"/>
      <w:r w:rsidRPr="008477AE">
        <w:rPr>
          <w:i/>
          <w:iCs/>
        </w:rPr>
        <w:t>numpy</w:t>
      </w:r>
      <w:proofErr w:type="spellEnd"/>
      <w:r w:rsidRPr="00665DB1">
        <w:t xml:space="preserve">, </w:t>
      </w:r>
      <w:r w:rsidRPr="008477AE">
        <w:rPr>
          <w:i/>
          <w:iCs/>
        </w:rPr>
        <w:t>pandas</w:t>
      </w:r>
      <w:r w:rsidRPr="00665DB1">
        <w:t xml:space="preserve">, and </w:t>
      </w:r>
      <w:r w:rsidRPr="008477AE">
        <w:rPr>
          <w:i/>
          <w:iCs/>
        </w:rPr>
        <w:t>Faker</w:t>
      </w:r>
      <w:r w:rsidRPr="00665DB1">
        <w:t xml:space="preserve"> were utilized for this purpose. For the IID datasets, each client received a dataset with normally distributed </w:t>
      </w:r>
      <w:r w:rsidRPr="00665DB1">
        <w:lastRenderedPageBreak/>
        <w:t>feature columns and a balanced binary target variable, each consisting of 5,000 rows. The logic for IID data generation is illustrated in Figure 6.7.1.</w:t>
      </w:r>
    </w:p>
    <w:p w14:paraId="282E5E82" w14:textId="77777777" w:rsidR="001123AE" w:rsidRPr="00B01E28" w:rsidRDefault="001123AE" w:rsidP="001123AE">
      <w:pPr>
        <w:pStyle w:val="BodyText"/>
        <w:spacing w:line="360" w:lineRule="auto"/>
        <w:ind w:left="540" w:right="332" w:firstLine="470"/>
        <w:jc w:val="both"/>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4124D61F" w14:textId="77777777" w:rsidR="00AA2D41" w:rsidRDefault="00AA2D41" w:rsidP="00AA2D41">
      <w:pPr>
        <w:pStyle w:val="BodyText"/>
        <w:spacing w:line="360" w:lineRule="auto"/>
        <w:ind w:left="540" w:right="332" w:firstLine="470"/>
        <w:jc w:val="both"/>
      </w:pPr>
      <w:r w:rsidRPr="004D7485">
        <w:t>In total, five clients were simulated, each receiving both an IID and a non-IID dataset, all of which were saved in CSV format within specific directories.</w:t>
      </w:r>
    </w:p>
    <w:p w14:paraId="32A29314" w14:textId="77777777" w:rsidR="00121391" w:rsidRDefault="00121391" w:rsidP="00121391">
      <w:pPr>
        <w:pStyle w:val="BodyText"/>
        <w:spacing w:line="360" w:lineRule="auto"/>
        <w:ind w:left="540" w:right="332" w:firstLine="470"/>
        <w:jc w:val="both"/>
      </w:pPr>
      <w:r>
        <w:t xml:space="preserve">For this scenario, the RSNA Chest X-ray and MINST datasets were combined. The X-ray images were downloaded, resized, </w:t>
      </w:r>
      <w:proofErr w:type="spellStart"/>
      <w:r>
        <w:t>normalised</w:t>
      </w:r>
      <w:proofErr w:type="spellEnd"/>
      <w:r>
        <w:t xml:space="preserve"> and labelled as </w:t>
      </w:r>
      <w:r>
        <w:rPr>
          <w:i/>
          <w:iCs/>
        </w:rPr>
        <w:t>Lung</w:t>
      </w:r>
      <w:r>
        <w:t xml:space="preserve">. The MNIST dataset was similarly resized, converted to RGB, and labelled as </w:t>
      </w:r>
      <w:r>
        <w:rPr>
          <w:i/>
          <w:iCs/>
        </w:rPr>
        <w:t>Not Lung.</w:t>
      </w:r>
      <w:r>
        <w:t xml:space="preserve"> This process is depicted in</w:t>
      </w:r>
      <w:r>
        <w:rPr>
          <w:i/>
          <w:iCs/>
        </w:rPr>
        <w:t xml:space="preserve"> </w:t>
      </w:r>
      <w:r>
        <w:t xml:space="preserve">Figure 6.7.3. </w:t>
      </w:r>
    </w:p>
    <w:p w14:paraId="50F55357" w14:textId="77777777" w:rsidR="001848F7" w:rsidRPr="00500BF8" w:rsidRDefault="001848F7" w:rsidP="001848F7">
      <w:pPr>
        <w:pStyle w:val="BodyText"/>
        <w:spacing w:line="360" w:lineRule="auto"/>
        <w:ind w:left="540" w:right="332" w:firstLine="470"/>
        <w:jc w:val="both"/>
      </w:pPr>
      <w:r>
        <w:t xml:space="preserve">For the IID scenario, datasets were created with an equal distribution of </w:t>
      </w:r>
      <w:r>
        <w:rPr>
          <w:i/>
          <w:iCs/>
        </w:rPr>
        <w:t xml:space="preserve">Lung </w:t>
      </w:r>
      <w:r>
        <w:t xml:space="preserve">and </w:t>
      </w:r>
      <w:r>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MNIST images. The images for each client were saved in folders labelled as IID and non-IID, each containing subfolders for the test and train subsets. This process is demonstrated in</w:t>
      </w:r>
      <w:r>
        <w:rPr>
          <w:i/>
          <w:iCs/>
        </w:rPr>
        <w:t xml:space="preserve"> </w:t>
      </w:r>
      <w:r>
        <w:t>Figure 6.7.4.</w:t>
      </w:r>
    </w:p>
    <w:p w14:paraId="06F39E07" w14:textId="1FBFFDE9" w:rsidR="00CF25AE" w:rsidRDefault="00CF25AE" w:rsidP="00CF25AE">
      <w:pPr>
        <w:pStyle w:val="BodyText"/>
        <w:spacing w:line="360" w:lineRule="auto"/>
        <w:ind w:left="540" w:right="332" w:firstLine="470"/>
        <w:jc w:val="both"/>
      </w:pPr>
      <w:r w:rsidRPr="001512AA">
        <w:rPr>
          <w:highlight w:val="lightGray"/>
        </w:rPr>
        <w:t xml:space="preserve">A high-level overview </w:t>
      </w:r>
      <w:r w:rsidR="00373576" w:rsidRPr="001512AA">
        <w:rPr>
          <w:highlight w:val="lightGray"/>
        </w:rPr>
        <w:t>of</w:t>
      </w:r>
      <w:r w:rsidRPr="001512AA">
        <w:rPr>
          <w:highlight w:val="lightGray"/>
        </w:rPr>
        <w:t xml:space="preserve"> the data generation for the technological and medical scenarios is illustrated in Figure 6.7.5.</w:t>
      </w:r>
    </w:p>
    <w:p w14:paraId="1D9E0E13" w14:textId="5B7F1C88" w:rsidR="00D16907" w:rsidRDefault="00D16907" w:rsidP="00D16907">
      <w:pPr>
        <w:pStyle w:val="BodyText"/>
        <w:spacing w:line="360" w:lineRule="auto"/>
        <w:ind w:left="540" w:right="332" w:firstLine="470"/>
        <w:jc w:val="both"/>
      </w:pPr>
      <w:r w:rsidRPr="00250E78">
        <w:t>A</w:t>
      </w:r>
      <w:r>
        <w:t xml:space="preserve">s introduced in Chapter 3.5., (FL Server Implementation), the artefact was validated according to the methodologies </w:t>
      </w:r>
      <w:r w:rsidR="008B5635">
        <w:t>by</w:t>
      </w:r>
      <w:r w:rsidR="008B5635" w:rsidRPr="00275857">
        <w:t xml:space="preserve"> </w:t>
      </w:r>
      <w:r w:rsidR="00A77DD5">
        <w:t>and</w:t>
      </w:r>
      <w:r w:rsidR="00A77DD5" w:rsidRPr="00275857">
        <w:t xml:space="preserve"> </w:t>
      </w:r>
      <w:r w:rsidR="00A77DD5">
        <w:t>using</w:t>
      </w:r>
      <w:r>
        <w:t xml:space="preserve"> IID and non-IID data. In sections below the results are presented for the technological and medical scenarios under both IID and non-IID variants.</w:t>
      </w:r>
    </w:p>
    <w:p w14:paraId="22F79523" w14:textId="77777777" w:rsidR="005F02F6" w:rsidRDefault="005F02F6" w:rsidP="005F02F6">
      <w:pPr>
        <w:pStyle w:val="BodyText"/>
        <w:spacing w:line="360" w:lineRule="auto"/>
        <w:ind w:left="540" w:right="332" w:firstLine="470"/>
        <w:jc w:val="both"/>
      </w:pPr>
      <w:r w:rsidRPr="00BC33CD">
        <w:t>The synthetic data generated for this scenario followed a normal distribution for the seven features, and the target variable was equally balanced across its two categories for the IID variant</w:t>
      </w:r>
      <w:r>
        <w:t>, as shown in Figure 7.1. Shapiro Tests (STs) were conducted for feature generation, and with an alpha (</w:t>
      </w:r>
      <w:r w:rsidRPr="00A0796F">
        <w:t>α</w:t>
      </w:r>
      <w:r>
        <w:t>) of 5%, the null hypothesis (H0) was accepted. This situation is unlikely to occur in real-life scenarios.</w:t>
      </w:r>
    </w:p>
    <w:p w14:paraId="10A36F6F" w14:textId="77777777" w:rsidR="00C54C05" w:rsidRDefault="00C54C05" w:rsidP="00C54C05">
      <w:pPr>
        <w:pStyle w:val="BodyText"/>
        <w:spacing w:line="360" w:lineRule="auto"/>
        <w:ind w:left="540" w:right="332" w:firstLine="470"/>
        <w:jc w:val="both"/>
      </w:pPr>
      <w:r w:rsidRPr="00C73A9A">
        <w:lastRenderedPageBreak/>
        <w:t xml:space="preserve">In contrast, the non-IID data was not normally distributed, and its target variable was unbalanced, as described in </w:t>
      </w:r>
      <w:r>
        <w:t xml:space="preserve">STs were conducted for feature generation, with </w:t>
      </w:r>
      <w:r w:rsidRPr="00A0796F">
        <w:t>α</w:t>
      </w:r>
      <w:r>
        <w:t xml:space="preserve"> = 5%, resulted in the rejection H0.</w:t>
      </w:r>
      <w:r w:rsidRPr="00C73A9A">
        <w:t xml:space="preserve"> This scenario is likely to occur in real-life situations.</w:t>
      </w:r>
    </w:p>
    <w:p w14:paraId="31C6B1C8" w14:textId="77777777" w:rsidR="00392613" w:rsidRDefault="00392613" w:rsidP="00392613">
      <w:pPr>
        <w:pStyle w:val="BodyText"/>
        <w:spacing w:line="360" w:lineRule="auto"/>
        <w:ind w:left="540" w:right="332" w:firstLine="470"/>
        <w:jc w:val="both"/>
      </w:pPr>
      <w:r>
        <w:t>After five rounds, the medical scenario with IID data revealed the following results, performance trends by clients and global model.</w:t>
      </w:r>
    </w:p>
    <w:p w14:paraId="2E9F1827" w14:textId="77777777" w:rsidR="00392613" w:rsidRPr="00EA40ED" w:rsidRDefault="00392613" w:rsidP="00392613">
      <w:pPr>
        <w:pStyle w:val="BodyText"/>
        <w:spacing w:line="360" w:lineRule="auto"/>
        <w:ind w:left="540" w:right="332" w:firstLine="470"/>
        <w:jc w:val="both"/>
      </w:pPr>
      <w:r>
        <w:t>Two clients showed improvement, client 2 and client 4. Client 2’s accuracy increased from 0.4927 in round 1 to 0.5092 in round 5, while its loss decreased from 0.8455 to 0.8204. Similarly, client 4’s accuracy improved from 0.5132 to 0.5160, and its loss reduced from 0.8316 to 0.8121. These clients demonstrated improvement, whereas clients 1, 3 and 5 experienced declines, with both accuracy and loss. The global model also showed a decrease in accuracy from 0.5098 in round 1 to 0.5069 in round 5, and a loss increase from 0.8268 to 0.8288. This suggests potential overfitting and indicates that the FL server design and NN architecture may not be optimal for IID data. The results are depicted in Figures 7.1.3 and 7.1.4.</w:t>
      </w:r>
    </w:p>
    <w:p w14:paraId="3A95DB3F" w14:textId="77777777" w:rsidR="00B845B1" w:rsidRDefault="005A73EA" w:rsidP="00B845B1">
      <w:pPr>
        <w:pStyle w:val="BodyText"/>
        <w:spacing w:line="360" w:lineRule="auto"/>
        <w:ind w:left="540" w:right="332" w:firstLine="470"/>
        <w:jc w:val="both"/>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Overall, the model performed well with non-IID data, as the global model's accuracy improved from 0.5807 in round 1 to 0.6621 in round 5, with a corresponding decrease in loss from 0.7911 to 0.7649. The results are shown in Figures 7.1.5 and 7.1.6.</w:t>
      </w:r>
      <w:r w:rsidR="00B845B1">
        <w:br/>
      </w:r>
      <w:r w:rsidR="00B845B1" w:rsidRPr="00A5075B">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00B845B1" w:rsidRPr="00A5075B">
        <w:rPr>
          <w:i/>
          <w:iCs/>
        </w:rPr>
        <w:t>Balanced</w:t>
      </w:r>
      <w:r w:rsidR="00B845B1" w:rsidRPr="00A5075B">
        <w:t xml:space="preserve"> refers to having 150 images per set, whereas in the </w:t>
      </w:r>
      <w:r w:rsidR="00B845B1" w:rsidRPr="00A5075B">
        <w:rPr>
          <w:i/>
          <w:iCs/>
        </w:rPr>
        <w:t>unbalanced</w:t>
      </w:r>
      <w:r w:rsidR="00B845B1" w:rsidRPr="00A5075B">
        <w:t xml:space="preserve"> </w:t>
      </w:r>
      <w:r w:rsidR="00B845B1">
        <w:t>version</w:t>
      </w:r>
      <w:r w:rsidR="00B845B1" w:rsidRPr="00A5075B">
        <w:t>, the number of images varied across sets.</w:t>
      </w:r>
    </w:p>
    <w:p w14:paraId="2C1BFEE8" w14:textId="780E8041" w:rsidR="00B7661C" w:rsidRDefault="00B7661C" w:rsidP="00B7661C">
      <w:pPr>
        <w:pStyle w:val="BodyText"/>
        <w:spacing w:line="360" w:lineRule="auto"/>
        <w:ind w:left="540" w:right="332" w:firstLine="470"/>
        <w:jc w:val="both"/>
      </w:pPr>
      <w:r w:rsidRPr="002D1257">
        <w:lastRenderedPageBreak/>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Jittering was introduced in Figure 7.2.2 to prevent the trend lines from overlapping. Additionally, the loss scores were stable and close to zero, as shown in Figure 7.2.3. These results are somewhat unrealistic due to the inherently simplified nature of the IID data.</w:t>
      </w:r>
      <w:r w:rsidR="0016402F">
        <w:br/>
      </w:r>
    </w:p>
    <w:p w14:paraId="11449DB0" w14:textId="77777777" w:rsidR="0016402F" w:rsidRDefault="0016402F" w:rsidP="0016402F">
      <w:pPr>
        <w:pStyle w:val="BodyText"/>
        <w:spacing w:line="360" w:lineRule="auto"/>
        <w:ind w:left="540" w:right="332" w:firstLine="470"/>
        <w:jc w:val="both"/>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3 and 7.2.4.</w:t>
      </w:r>
    </w:p>
    <w:p w14:paraId="46B6E95E" w14:textId="77777777" w:rsidR="00B11384" w:rsidRDefault="00B11384" w:rsidP="00B11384">
      <w:pPr>
        <w:pStyle w:val="BodyText"/>
        <w:spacing w:line="360" w:lineRule="auto"/>
        <w:ind w:left="540" w:right="332" w:firstLine="470"/>
        <w:jc w:val="both"/>
      </w:pPr>
      <w:r w:rsidRPr="00AA7314">
        <w:t>This chapter presented interesting results. For the IID variants, none of them improved 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7223A219" w14:textId="77777777" w:rsidR="00B11384" w:rsidRDefault="00B11384" w:rsidP="00B11384">
      <w:pPr>
        <w:pStyle w:val="BodyText"/>
        <w:suppressAutoHyphens/>
        <w:spacing w:line="360" w:lineRule="auto"/>
        <w:ind w:left="540" w:right="332" w:firstLine="470"/>
        <w:jc w:val="both"/>
      </w:pPr>
      <w:r>
        <w:t xml:space="preserve"> </w:t>
      </w:r>
      <w:r w:rsidRPr="00AA7314">
        <w:t>In contrast, the non-IID settings, which more closely reflect real-world scenarios, only showed improvement in the technological scenario. Three clients demonstrated improved accuracy and reduced losses over rounds. In the medical scenario, the global model did not improve, and only two clients saw better scores. A summary is provided in Table 7.3.</w:t>
      </w:r>
    </w:p>
    <w:p w14:paraId="59166B73" w14:textId="77777777" w:rsidR="00A72247" w:rsidRDefault="00A72247" w:rsidP="00A72247">
      <w:pPr>
        <w:pStyle w:val="BodyText"/>
        <w:spacing w:line="360" w:lineRule="auto"/>
        <w:ind w:left="540" w:right="332" w:firstLine="470"/>
        <w:jc w:val="both"/>
      </w:pPr>
      <w:r w:rsidRPr="006356C1">
        <w:t xml:space="preserve">These insights highlight some of the limitations of the FL server. One such limitation includes communication issues, such as the problem encountered with client 4 in the technological non-IID scenario, which suggests that a mechanism must be in place to prevent such </w:t>
      </w:r>
      <w:proofErr w:type="spellStart"/>
      <w:r w:rsidRPr="006356C1">
        <w:t>behaviour</w:t>
      </w:r>
      <w:proofErr w:type="spellEnd"/>
      <w:r w:rsidRPr="006356C1">
        <w:t>.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4C24FFDB" w14:textId="77777777" w:rsidR="00A72247" w:rsidRDefault="00A72247" w:rsidP="00A72247">
      <w:pPr>
        <w:pStyle w:val="BodyText"/>
        <w:spacing w:line="360" w:lineRule="auto"/>
        <w:ind w:left="540" w:right="332" w:firstLine="470"/>
        <w:jc w:val="both"/>
      </w:pPr>
      <w:r w:rsidRPr="006356C1">
        <w:t xml:space="preserve">A third limitation concerns the type of data. In the technological scenario, tabular data was used, while in the medical scenario, images were involved. Dedicating a specific FL </w:t>
      </w:r>
      <w:r w:rsidRPr="006356C1">
        <w:lastRenderedPageBreak/>
        <w:t>server to handle only one type of data may optimize performance metrics.</w:t>
      </w:r>
    </w:p>
    <w:p w14:paraId="42784FAC" w14:textId="77777777" w:rsidR="00A72247" w:rsidRPr="006356C1" w:rsidRDefault="00A72247" w:rsidP="00A72247">
      <w:pPr>
        <w:pStyle w:val="BodyText"/>
        <w:suppressAutoHyphens/>
        <w:spacing w:line="360" w:lineRule="auto"/>
        <w:ind w:left="540" w:right="332" w:firstLine="470"/>
        <w:jc w:val="both"/>
      </w:pPr>
      <w:r w:rsidRPr="006356C1">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5AA9EC5F" w14:textId="77777777" w:rsidR="00A72247" w:rsidRPr="00AA7314" w:rsidRDefault="00A72247" w:rsidP="00B11384">
      <w:pPr>
        <w:pStyle w:val="BodyText"/>
        <w:suppressAutoHyphens/>
        <w:spacing w:line="360" w:lineRule="auto"/>
        <w:ind w:left="540" w:right="332" w:firstLine="470"/>
        <w:jc w:val="both"/>
      </w:pPr>
    </w:p>
    <w:p w14:paraId="0656B052" w14:textId="77777777" w:rsidR="00B11384" w:rsidRPr="00886BA1" w:rsidRDefault="00B11384" w:rsidP="0016402F">
      <w:pPr>
        <w:pStyle w:val="BodyText"/>
        <w:spacing w:line="360" w:lineRule="auto"/>
        <w:ind w:left="540" w:right="332" w:firstLine="470"/>
        <w:jc w:val="both"/>
      </w:pPr>
    </w:p>
    <w:p w14:paraId="080DB77B" w14:textId="77777777" w:rsidR="0016402F" w:rsidRDefault="0016402F" w:rsidP="00B7661C">
      <w:pPr>
        <w:pStyle w:val="BodyText"/>
        <w:spacing w:line="360" w:lineRule="auto"/>
        <w:ind w:left="540" w:right="332" w:firstLine="470"/>
        <w:jc w:val="both"/>
      </w:pPr>
    </w:p>
    <w:p w14:paraId="08D34573" w14:textId="77777777" w:rsidR="00B7661C" w:rsidRPr="00A5075B" w:rsidRDefault="00B7661C" w:rsidP="00B845B1">
      <w:pPr>
        <w:pStyle w:val="BodyText"/>
        <w:spacing w:line="360" w:lineRule="auto"/>
        <w:ind w:left="540" w:right="332" w:firstLine="470"/>
        <w:jc w:val="both"/>
      </w:pPr>
    </w:p>
    <w:p w14:paraId="3A1B0423" w14:textId="2208D741" w:rsidR="005A73EA" w:rsidRDefault="005A73EA" w:rsidP="005A73EA">
      <w:pPr>
        <w:pStyle w:val="BodyText"/>
        <w:spacing w:line="360" w:lineRule="auto"/>
        <w:ind w:left="540" w:right="332" w:firstLine="470"/>
        <w:jc w:val="both"/>
      </w:pPr>
    </w:p>
    <w:p w14:paraId="7CBB1FFA" w14:textId="77777777" w:rsidR="00392613" w:rsidRDefault="00392613" w:rsidP="00C54C05">
      <w:pPr>
        <w:pStyle w:val="BodyText"/>
        <w:spacing w:line="360" w:lineRule="auto"/>
        <w:ind w:left="540" w:right="332" w:firstLine="470"/>
        <w:jc w:val="both"/>
      </w:pPr>
    </w:p>
    <w:p w14:paraId="2DF03880" w14:textId="77777777" w:rsidR="007A48FD" w:rsidRPr="00250E78" w:rsidRDefault="007A48FD" w:rsidP="00D16907">
      <w:pPr>
        <w:pStyle w:val="BodyText"/>
        <w:spacing w:line="360" w:lineRule="auto"/>
        <w:ind w:left="540" w:right="332" w:firstLine="470"/>
        <w:jc w:val="both"/>
      </w:pPr>
    </w:p>
    <w:p w14:paraId="3CE0F830" w14:textId="77777777" w:rsidR="00D16907" w:rsidRDefault="00D16907" w:rsidP="00CF25AE">
      <w:pPr>
        <w:pStyle w:val="BodyText"/>
        <w:spacing w:line="360" w:lineRule="auto"/>
        <w:ind w:left="540" w:right="332" w:firstLine="470"/>
        <w:jc w:val="both"/>
      </w:pPr>
    </w:p>
    <w:p w14:paraId="551BF709" w14:textId="77777777" w:rsidR="001512AA" w:rsidRPr="00500BF8" w:rsidRDefault="001512AA" w:rsidP="00CF25AE">
      <w:pPr>
        <w:pStyle w:val="BodyText"/>
        <w:spacing w:line="360" w:lineRule="auto"/>
        <w:ind w:left="540" w:right="332" w:firstLine="470"/>
        <w:jc w:val="both"/>
      </w:pPr>
    </w:p>
    <w:p w14:paraId="29A59942" w14:textId="77777777" w:rsidR="001848F7" w:rsidRPr="006B4DF5" w:rsidRDefault="001848F7" w:rsidP="00121391">
      <w:pPr>
        <w:pStyle w:val="BodyText"/>
        <w:spacing w:line="360" w:lineRule="auto"/>
        <w:ind w:left="540" w:right="332" w:firstLine="470"/>
        <w:jc w:val="both"/>
      </w:pPr>
    </w:p>
    <w:p w14:paraId="68B99553" w14:textId="77777777" w:rsidR="00121391" w:rsidRPr="004D7485" w:rsidRDefault="00121391" w:rsidP="00AA2D41">
      <w:pPr>
        <w:pStyle w:val="BodyText"/>
        <w:spacing w:line="360" w:lineRule="auto"/>
        <w:ind w:left="540" w:right="332" w:firstLine="470"/>
        <w:jc w:val="both"/>
      </w:pPr>
    </w:p>
    <w:p w14:paraId="0395E2E7" w14:textId="77777777" w:rsidR="001123AE" w:rsidRPr="00B01E28" w:rsidRDefault="001123AE" w:rsidP="008A6567">
      <w:pPr>
        <w:pStyle w:val="BodyText"/>
        <w:spacing w:line="360" w:lineRule="auto"/>
        <w:ind w:left="540" w:right="332" w:firstLine="470"/>
        <w:jc w:val="both"/>
      </w:pPr>
    </w:p>
    <w:p w14:paraId="0856D069" w14:textId="77777777" w:rsidR="008A6567" w:rsidRPr="00146A24" w:rsidRDefault="008A6567" w:rsidP="002764A4">
      <w:pPr>
        <w:pStyle w:val="BodyText"/>
        <w:spacing w:line="360" w:lineRule="auto"/>
        <w:ind w:left="540" w:right="332" w:firstLine="470"/>
        <w:jc w:val="both"/>
      </w:pPr>
    </w:p>
    <w:p w14:paraId="37E2C671" w14:textId="77777777" w:rsidR="002764A4" w:rsidRPr="003F7AEB" w:rsidRDefault="002764A4" w:rsidP="00F414AC">
      <w:pPr>
        <w:pStyle w:val="BodyText"/>
        <w:spacing w:line="360" w:lineRule="auto"/>
        <w:ind w:left="540" w:right="332" w:firstLine="470"/>
        <w:jc w:val="both"/>
      </w:pPr>
    </w:p>
    <w:sectPr w:rsidR="002764A4" w:rsidRPr="003F7AE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tentative="1">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976959187">
    <w:abstractNumId w:val="0"/>
  </w:num>
  <w:num w:numId="2" w16cid:durableId="1367284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A34"/>
    <w:rsid w:val="00021A98"/>
    <w:rsid w:val="00027ADA"/>
    <w:rsid w:val="000462AB"/>
    <w:rsid w:val="00047CFD"/>
    <w:rsid w:val="00087328"/>
    <w:rsid w:val="00087474"/>
    <w:rsid w:val="000A7E77"/>
    <w:rsid w:val="000B06AD"/>
    <w:rsid w:val="000B3CD2"/>
    <w:rsid w:val="000C04DE"/>
    <w:rsid w:val="000E17BB"/>
    <w:rsid w:val="001123AE"/>
    <w:rsid w:val="00121391"/>
    <w:rsid w:val="00123D4C"/>
    <w:rsid w:val="00131AB9"/>
    <w:rsid w:val="00142578"/>
    <w:rsid w:val="001512AA"/>
    <w:rsid w:val="0016402F"/>
    <w:rsid w:val="00166DD3"/>
    <w:rsid w:val="00173BB7"/>
    <w:rsid w:val="001848F7"/>
    <w:rsid w:val="001A0569"/>
    <w:rsid w:val="001C692B"/>
    <w:rsid w:val="001F7438"/>
    <w:rsid w:val="00206742"/>
    <w:rsid w:val="00223B4C"/>
    <w:rsid w:val="00245C05"/>
    <w:rsid w:val="00257970"/>
    <w:rsid w:val="00260B7B"/>
    <w:rsid w:val="002764A4"/>
    <w:rsid w:val="002E714B"/>
    <w:rsid w:val="002F12F9"/>
    <w:rsid w:val="002F3C42"/>
    <w:rsid w:val="00373576"/>
    <w:rsid w:val="00392613"/>
    <w:rsid w:val="003A5EBE"/>
    <w:rsid w:val="003D1978"/>
    <w:rsid w:val="003F11B8"/>
    <w:rsid w:val="003F70E7"/>
    <w:rsid w:val="00405E7C"/>
    <w:rsid w:val="00430E6C"/>
    <w:rsid w:val="0044574A"/>
    <w:rsid w:val="00456E51"/>
    <w:rsid w:val="00464FE4"/>
    <w:rsid w:val="00485063"/>
    <w:rsid w:val="004856A3"/>
    <w:rsid w:val="004A1387"/>
    <w:rsid w:val="005007A4"/>
    <w:rsid w:val="00503D5E"/>
    <w:rsid w:val="00523515"/>
    <w:rsid w:val="00544831"/>
    <w:rsid w:val="00546013"/>
    <w:rsid w:val="005A73EA"/>
    <w:rsid w:val="005C052C"/>
    <w:rsid w:val="005E1034"/>
    <w:rsid w:val="005F02F6"/>
    <w:rsid w:val="005F1EDF"/>
    <w:rsid w:val="00633FCD"/>
    <w:rsid w:val="006C6303"/>
    <w:rsid w:val="006F07AB"/>
    <w:rsid w:val="006F64DD"/>
    <w:rsid w:val="00707E42"/>
    <w:rsid w:val="0073329A"/>
    <w:rsid w:val="00745422"/>
    <w:rsid w:val="00753692"/>
    <w:rsid w:val="00786277"/>
    <w:rsid w:val="007A0AA4"/>
    <w:rsid w:val="007A48FD"/>
    <w:rsid w:val="0085371A"/>
    <w:rsid w:val="008A6567"/>
    <w:rsid w:val="008B5635"/>
    <w:rsid w:val="008D060D"/>
    <w:rsid w:val="00942437"/>
    <w:rsid w:val="009530E1"/>
    <w:rsid w:val="00986109"/>
    <w:rsid w:val="00997A80"/>
    <w:rsid w:val="009A3A34"/>
    <w:rsid w:val="009C0398"/>
    <w:rsid w:val="00A020CC"/>
    <w:rsid w:val="00A37922"/>
    <w:rsid w:val="00A72247"/>
    <w:rsid w:val="00A77DD5"/>
    <w:rsid w:val="00A8449B"/>
    <w:rsid w:val="00A94F7D"/>
    <w:rsid w:val="00A95F9C"/>
    <w:rsid w:val="00AA218F"/>
    <w:rsid w:val="00AA2D41"/>
    <w:rsid w:val="00AB02EF"/>
    <w:rsid w:val="00B0110F"/>
    <w:rsid w:val="00B101CA"/>
    <w:rsid w:val="00B11384"/>
    <w:rsid w:val="00B12376"/>
    <w:rsid w:val="00B54A07"/>
    <w:rsid w:val="00B55C30"/>
    <w:rsid w:val="00B72601"/>
    <w:rsid w:val="00B7661C"/>
    <w:rsid w:val="00B845B1"/>
    <w:rsid w:val="00B95B51"/>
    <w:rsid w:val="00BA7622"/>
    <w:rsid w:val="00BB45CE"/>
    <w:rsid w:val="00BD08A3"/>
    <w:rsid w:val="00BD155A"/>
    <w:rsid w:val="00C0107F"/>
    <w:rsid w:val="00C034D2"/>
    <w:rsid w:val="00C11B98"/>
    <w:rsid w:val="00C21D9C"/>
    <w:rsid w:val="00C4149D"/>
    <w:rsid w:val="00C42D83"/>
    <w:rsid w:val="00C50A70"/>
    <w:rsid w:val="00C54C05"/>
    <w:rsid w:val="00C9362D"/>
    <w:rsid w:val="00CC475D"/>
    <w:rsid w:val="00CE3558"/>
    <w:rsid w:val="00CF25AE"/>
    <w:rsid w:val="00CF350A"/>
    <w:rsid w:val="00CF7A0D"/>
    <w:rsid w:val="00D053B4"/>
    <w:rsid w:val="00D06352"/>
    <w:rsid w:val="00D16907"/>
    <w:rsid w:val="00D22A8F"/>
    <w:rsid w:val="00D33F8D"/>
    <w:rsid w:val="00D43707"/>
    <w:rsid w:val="00D94A46"/>
    <w:rsid w:val="00D97EB8"/>
    <w:rsid w:val="00DA45B4"/>
    <w:rsid w:val="00DE381B"/>
    <w:rsid w:val="00E2294C"/>
    <w:rsid w:val="00E27FEA"/>
    <w:rsid w:val="00E34C13"/>
    <w:rsid w:val="00E35579"/>
    <w:rsid w:val="00E3559F"/>
    <w:rsid w:val="00E46996"/>
    <w:rsid w:val="00E4745E"/>
    <w:rsid w:val="00E5044D"/>
    <w:rsid w:val="00E73720"/>
    <w:rsid w:val="00E75C03"/>
    <w:rsid w:val="00EB4C76"/>
    <w:rsid w:val="00EC03D0"/>
    <w:rsid w:val="00EC6A84"/>
    <w:rsid w:val="00EF5FFE"/>
    <w:rsid w:val="00F00165"/>
    <w:rsid w:val="00F414AC"/>
    <w:rsid w:val="00F41A81"/>
    <w:rsid w:val="00F44367"/>
    <w:rsid w:val="00F91B81"/>
    <w:rsid w:val="00F93A02"/>
    <w:rsid w:val="00F97170"/>
    <w:rsid w:val="00FA2732"/>
    <w:rsid w:val="00FF3B7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8E58A"/>
  <w15:chartTrackingRefBased/>
  <w15:docId w15:val="{3F6368B4-1CA0-4DCA-A39F-C72CA281A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3A3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3A3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3A3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3A3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3A3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3A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3A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3A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3A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A3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3A3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3A3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3A3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3A3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3A3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3A3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3A3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3A34"/>
    <w:rPr>
      <w:rFonts w:eastAsiaTheme="majorEastAsia" w:cstheme="majorBidi"/>
      <w:color w:val="272727" w:themeColor="text1" w:themeTint="D8"/>
    </w:rPr>
  </w:style>
  <w:style w:type="paragraph" w:styleId="Title">
    <w:name w:val="Title"/>
    <w:basedOn w:val="Normal"/>
    <w:next w:val="Normal"/>
    <w:link w:val="TitleChar"/>
    <w:uiPriority w:val="10"/>
    <w:qFormat/>
    <w:rsid w:val="009A3A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3A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3A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3A3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3A34"/>
    <w:pPr>
      <w:spacing w:before="160"/>
      <w:jc w:val="center"/>
    </w:pPr>
    <w:rPr>
      <w:i/>
      <w:iCs/>
      <w:color w:val="404040" w:themeColor="text1" w:themeTint="BF"/>
    </w:rPr>
  </w:style>
  <w:style w:type="character" w:customStyle="1" w:styleId="QuoteChar">
    <w:name w:val="Quote Char"/>
    <w:basedOn w:val="DefaultParagraphFont"/>
    <w:link w:val="Quote"/>
    <w:uiPriority w:val="29"/>
    <w:rsid w:val="009A3A34"/>
    <w:rPr>
      <w:i/>
      <w:iCs/>
      <w:color w:val="404040" w:themeColor="text1" w:themeTint="BF"/>
    </w:rPr>
  </w:style>
  <w:style w:type="paragraph" w:styleId="ListParagraph">
    <w:name w:val="List Paragraph"/>
    <w:basedOn w:val="Normal"/>
    <w:uiPriority w:val="34"/>
    <w:qFormat/>
    <w:rsid w:val="009A3A34"/>
    <w:pPr>
      <w:ind w:left="720"/>
      <w:contextualSpacing/>
    </w:pPr>
  </w:style>
  <w:style w:type="character" w:styleId="IntenseEmphasis">
    <w:name w:val="Intense Emphasis"/>
    <w:basedOn w:val="DefaultParagraphFont"/>
    <w:uiPriority w:val="21"/>
    <w:qFormat/>
    <w:rsid w:val="009A3A34"/>
    <w:rPr>
      <w:i/>
      <w:iCs/>
      <w:color w:val="0F4761" w:themeColor="accent1" w:themeShade="BF"/>
    </w:rPr>
  </w:style>
  <w:style w:type="paragraph" w:styleId="IntenseQuote">
    <w:name w:val="Intense Quote"/>
    <w:basedOn w:val="Normal"/>
    <w:next w:val="Normal"/>
    <w:link w:val="IntenseQuoteChar"/>
    <w:uiPriority w:val="30"/>
    <w:qFormat/>
    <w:rsid w:val="009A3A3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3A34"/>
    <w:rPr>
      <w:i/>
      <w:iCs/>
      <w:color w:val="0F4761" w:themeColor="accent1" w:themeShade="BF"/>
    </w:rPr>
  </w:style>
  <w:style w:type="character" w:styleId="IntenseReference">
    <w:name w:val="Intense Reference"/>
    <w:basedOn w:val="DefaultParagraphFont"/>
    <w:uiPriority w:val="32"/>
    <w:qFormat/>
    <w:rsid w:val="009A3A34"/>
    <w:rPr>
      <w:b/>
      <w:bCs/>
      <w:smallCaps/>
      <w:color w:val="0F4761" w:themeColor="accent1" w:themeShade="BF"/>
      <w:spacing w:val="5"/>
    </w:rPr>
  </w:style>
  <w:style w:type="paragraph" w:styleId="BodyText">
    <w:name w:val="Body Text"/>
    <w:basedOn w:val="Normal"/>
    <w:link w:val="BodyTextChar"/>
    <w:uiPriority w:val="1"/>
    <w:qFormat/>
    <w:rsid w:val="00CC475D"/>
    <w:pPr>
      <w:widowControl w:val="0"/>
      <w:autoSpaceDE w:val="0"/>
      <w:autoSpaceDN w:val="0"/>
      <w:spacing w:after="240" w:line="240" w:lineRule="auto"/>
    </w:pPr>
    <w:rPr>
      <w:rFonts w:ascii="Calibri" w:eastAsia="Calibri" w:hAnsi="Calibri" w:cs="Calibri"/>
      <w:kern w:val="0"/>
      <w:lang w:val="en-US"/>
      <w14:ligatures w14:val="none"/>
    </w:rPr>
  </w:style>
  <w:style w:type="character" w:customStyle="1" w:styleId="BodyTextChar">
    <w:name w:val="Body Text Char"/>
    <w:basedOn w:val="DefaultParagraphFont"/>
    <w:link w:val="BodyText"/>
    <w:uiPriority w:val="1"/>
    <w:rsid w:val="00CC475D"/>
    <w:rPr>
      <w:rFonts w:ascii="Calibri" w:eastAsia="Calibri" w:hAnsi="Calibri" w:cs="Calibri"/>
      <w:kern w:val="0"/>
      <w:lang w:val="en-US"/>
      <w14:ligatures w14:val="none"/>
    </w:rPr>
  </w:style>
  <w:style w:type="character" w:styleId="Hyperlink">
    <w:name w:val="Hyperlink"/>
    <w:basedOn w:val="DefaultParagraphFont"/>
    <w:uiPriority w:val="99"/>
    <w:unhideWhenUsed/>
    <w:rsid w:val="000B3CD2"/>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59</TotalTime>
  <Pages>32</Pages>
  <Words>12942</Words>
  <Characters>73772</Characters>
  <Application>Microsoft Office Word</Application>
  <DocSecurity>0</DocSecurity>
  <Lines>614</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119</cp:revision>
  <dcterms:created xsi:type="dcterms:W3CDTF">2024-07-18T23:46:00Z</dcterms:created>
  <dcterms:modified xsi:type="dcterms:W3CDTF">2024-09-07T22:14:00Z</dcterms:modified>
</cp:coreProperties>
</file>